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9EC10" w14:textId="5006803C" w:rsidR="003C4728" w:rsidRPr="00D679AF" w:rsidRDefault="00926C6D" w:rsidP="00D679AF">
      <w:pPr>
        <w:spacing w:line="360" w:lineRule="auto"/>
        <w:jc w:val="center"/>
        <w:rPr>
          <w:sz w:val="36"/>
        </w:rPr>
      </w:pPr>
      <w:r>
        <w:rPr>
          <w:sz w:val="36"/>
        </w:rPr>
        <w:t>Supplementary</w:t>
      </w:r>
      <w:r w:rsidR="00D679AF" w:rsidRPr="00D679AF">
        <w:rPr>
          <w:sz w:val="36"/>
        </w:rPr>
        <w:t xml:space="preserve"> </w:t>
      </w:r>
      <w:r w:rsidR="0058679E">
        <w:rPr>
          <w:sz w:val="36"/>
        </w:rPr>
        <w:t>Text</w:t>
      </w:r>
    </w:p>
    <w:p w14:paraId="0DACE958" w14:textId="77777777" w:rsidR="003C4728" w:rsidRPr="00D679AF" w:rsidRDefault="003C4728" w:rsidP="008F0BA4">
      <w:pPr>
        <w:spacing w:line="360" w:lineRule="auto"/>
        <w:jc w:val="center"/>
        <w:rPr>
          <w:sz w:val="36"/>
        </w:rPr>
      </w:pPr>
    </w:p>
    <w:p w14:paraId="475F02EA" w14:textId="70F0210C" w:rsidR="00900B89" w:rsidRPr="00D679AF" w:rsidRDefault="00926C6D" w:rsidP="00900B89">
      <w:pPr>
        <w:spacing w:line="360" w:lineRule="auto"/>
        <w:jc w:val="center"/>
        <w:rPr>
          <w:i/>
        </w:rPr>
      </w:pPr>
      <w:r w:rsidRPr="00926C6D">
        <w:rPr>
          <w:color w:val="000000" w:themeColor="text1"/>
          <w:sz w:val="40"/>
          <w:szCs w:val="40"/>
        </w:rPr>
        <w:t>Profiles of histidine-rich glycoprotein associate with age and risk of all-cause mortality</w:t>
      </w:r>
    </w:p>
    <w:p w14:paraId="0597FF41" w14:textId="4426DD32" w:rsidR="003C4728" w:rsidRPr="00D679AF" w:rsidRDefault="00336732" w:rsidP="00D679AF">
      <w:pPr>
        <w:jc w:val="center"/>
      </w:pPr>
      <w:r w:rsidRPr="00D679AF">
        <w:rPr>
          <w:i/>
        </w:rPr>
        <w:t>Mun-</w:t>
      </w:r>
      <w:proofErr w:type="spellStart"/>
      <w:r w:rsidRPr="00D679AF">
        <w:rPr>
          <w:i/>
        </w:rPr>
        <w:t>Gwan</w:t>
      </w:r>
      <w:proofErr w:type="spellEnd"/>
      <w:r w:rsidR="00D679AF" w:rsidRPr="00D679AF">
        <w:rPr>
          <w:i/>
        </w:rPr>
        <w:t xml:space="preserve"> </w:t>
      </w:r>
      <w:r w:rsidRPr="00D679AF">
        <w:rPr>
          <w:i/>
        </w:rPr>
        <w:t>Hong,</w:t>
      </w:r>
      <w:r w:rsidR="00D679AF" w:rsidRPr="00D679AF">
        <w:rPr>
          <w:i/>
        </w:rPr>
        <w:t xml:space="preserve"> </w:t>
      </w:r>
      <w:r w:rsidRPr="00D679AF">
        <w:rPr>
          <w:i/>
        </w:rPr>
        <w:t>Tea</w:t>
      </w:r>
      <w:r w:rsidR="00D679AF" w:rsidRPr="00D679AF">
        <w:rPr>
          <w:i/>
        </w:rPr>
        <w:t xml:space="preserve"> </w:t>
      </w:r>
      <w:proofErr w:type="spellStart"/>
      <w:r w:rsidRPr="00D679AF">
        <w:rPr>
          <w:i/>
        </w:rPr>
        <w:t>Dodig-Crnković</w:t>
      </w:r>
      <w:proofErr w:type="spellEnd"/>
      <w:r w:rsidRPr="00D679AF">
        <w:rPr>
          <w:i/>
        </w:rPr>
        <w:t>,</w:t>
      </w:r>
      <w:r w:rsidR="00D679AF" w:rsidRPr="00D679AF">
        <w:rPr>
          <w:i/>
        </w:rPr>
        <w:t xml:space="preserve"> </w:t>
      </w:r>
      <w:r w:rsidRPr="00D679AF">
        <w:rPr>
          <w:i/>
        </w:rPr>
        <w:t>Xu</w:t>
      </w:r>
      <w:r w:rsidR="00D679AF" w:rsidRPr="00D679AF">
        <w:rPr>
          <w:i/>
        </w:rPr>
        <w:t xml:space="preserve"> </w:t>
      </w:r>
      <w:r w:rsidRPr="00D679AF">
        <w:rPr>
          <w:i/>
        </w:rPr>
        <w:t>Chen,</w:t>
      </w:r>
      <w:r w:rsidR="00D679AF" w:rsidRPr="00D679AF">
        <w:rPr>
          <w:i/>
        </w:rPr>
        <w:t xml:space="preserve"> </w:t>
      </w:r>
      <w:r w:rsidRPr="00D679AF">
        <w:rPr>
          <w:i/>
        </w:rPr>
        <w:t>Kimi</w:t>
      </w:r>
      <w:r w:rsidR="00D679AF" w:rsidRPr="00D679AF">
        <w:rPr>
          <w:i/>
        </w:rPr>
        <w:t xml:space="preserve"> </w:t>
      </w:r>
      <w:proofErr w:type="spellStart"/>
      <w:r w:rsidRPr="00D679AF">
        <w:rPr>
          <w:i/>
        </w:rPr>
        <w:t>Drobin</w:t>
      </w:r>
      <w:proofErr w:type="spellEnd"/>
      <w:r w:rsidRPr="00D679AF">
        <w:rPr>
          <w:i/>
        </w:rPr>
        <w:t>,</w:t>
      </w:r>
      <w:r w:rsidR="00D679AF" w:rsidRPr="00D679AF">
        <w:rPr>
          <w:i/>
        </w:rPr>
        <w:t xml:space="preserve"> </w:t>
      </w:r>
      <w:proofErr w:type="spellStart"/>
      <w:r w:rsidRPr="00D679AF">
        <w:rPr>
          <w:i/>
        </w:rPr>
        <w:t>Woojoo</w:t>
      </w:r>
      <w:proofErr w:type="spellEnd"/>
      <w:r w:rsidR="00D679AF" w:rsidRPr="00D679AF">
        <w:rPr>
          <w:i/>
        </w:rPr>
        <w:t xml:space="preserve"> </w:t>
      </w:r>
      <w:r w:rsidRPr="00D679AF">
        <w:rPr>
          <w:i/>
        </w:rPr>
        <w:t>Lee,</w:t>
      </w:r>
      <w:r w:rsidR="00D679AF" w:rsidRPr="00D679AF">
        <w:rPr>
          <w:i/>
        </w:rPr>
        <w:t xml:space="preserve"> </w:t>
      </w:r>
      <w:proofErr w:type="spellStart"/>
      <w:r w:rsidR="00DD3E3B" w:rsidRPr="00D679AF">
        <w:rPr>
          <w:i/>
        </w:rPr>
        <w:t>Yunzhang</w:t>
      </w:r>
      <w:proofErr w:type="spellEnd"/>
      <w:r w:rsidR="00D679AF" w:rsidRPr="00D679AF">
        <w:rPr>
          <w:i/>
        </w:rPr>
        <w:t xml:space="preserve"> </w:t>
      </w:r>
      <w:r w:rsidR="00DD3E3B" w:rsidRPr="00D679AF">
        <w:rPr>
          <w:i/>
        </w:rPr>
        <w:t>Wang,</w:t>
      </w:r>
      <w:r w:rsidR="00D679AF" w:rsidRPr="00D679AF">
        <w:rPr>
          <w:i/>
        </w:rPr>
        <w:t xml:space="preserve"> Fredrik </w:t>
      </w:r>
      <w:proofErr w:type="spellStart"/>
      <w:r w:rsidR="00D679AF" w:rsidRPr="00D679AF">
        <w:rPr>
          <w:i/>
        </w:rPr>
        <w:t>Edfors</w:t>
      </w:r>
      <w:proofErr w:type="spellEnd"/>
      <w:r w:rsidR="00D679AF" w:rsidRPr="00D679AF">
        <w:rPr>
          <w:i/>
        </w:rPr>
        <w:t xml:space="preserve">, David </w:t>
      </w:r>
      <w:proofErr w:type="spellStart"/>
      <w:r w:rsidR="00D679AF" w:rsidRPr="00D679AF">
        <w:rPr>
          <w:i/>
        </w:rPr>
        <w:t>Kotol</w:t>
      </w:r>
      <w:proofErr w:type="spellEnd"/>
      <w:r w:rsidR="00D679AF" w:rsidRPr="00D679AF">
        <w:rPr>
          <w:i/>
        </w:rPr>
        <w:t xml:space="preserve">, </w:t>
      </w:r>
      <w:r w:rsidR="00A95522" w:rsidRPr="00A95522">
        <w:rPr>
          <w:i/>
        </w:rPr>
        <w:t>Cecilia E</w:t>
      </w:r>
      <w:r w:rsidR="004D6A04">
        <w:rPr>
          <w:i/>
        </w:rPr>
        <w:t>.</w:t>
      </w:r>
      <w:r w:rsidR="00A95522" w:rsidRPr="00A95522">
        <w:rPr>
          <w:i/>
        </w:rPr>
        <w:t xml:space="preserve"> Thomas</w:t>
      </w:r>
      <w:r w:rsidR="00A95522">
        <w:rPr>
          <w:i/>
          <w:sz w:val="22"/>
          <w:szCs w:val="22"/>
        </w:rPr>
        <w:t xml:space="preserve">, </w:t>
      </w:r>
      <w:r w:rsidRPr="00D679AF">
        <w:rPr>
          <w:i/>
        </w:rPr>
        <w:t>Ronald</w:t>
      </w:r>
      <w:r w:rsidR="00D679AF" w:rsidRPr="00D679AF">
        <w:rPr>
          <w:i/>
        </w:rPr>
        <w:t xml:space="preserve"> </w:t>
      </w:r>
      <w:proofErr w:type="spellStart"/>
      <w:r w:rsidRPr="00D679AF">
        <w:rPr>
          <w:i/>
        </w:rPr>
        <w:t>Sjöberg</w:t>
      </w:r>
      <w:proofErr w:type="spellEnd"/>
      <w:r w:rsidRPr="00D679AF">
        <w:rPr>
          <w:i/>
        </w:rPr>
        <w:t>,</w:t>
      </w:r>
      <w:r w:rsidR="00D679AF" w:rsidRPr="00D679AF">
        <w:rPr>
          <w:i/>
        </w:rPr>
        <w:t xml:space="preserve"> </w:t>
      </w:r>
      <w:r w:rsidRPr="00D679AF">
        <w:rPr>
          <w:i/>
        </w:rPr>
        <w:t>Jacob</w:t>
      </w:r>
      <w:r w:rsidR="00D679AF" w:rsidRPr="00D679AF">
        <w:rPr>
          <w:i/>
        </w:rPr>
        <w:t xml:space="preserve"> </w:t>
      </w:r>
      <w:proofErr w:type="spellStart"/>
      <w:r w:rsidRPr="00D679AF">
        <w:rPr>
          <w:i/>
        </w:rPr>
        <w:t>Odeberg</w:t>
      </w:r>
      <w:proofErr w:type="spellEnd"/>
      <w:r w:rsidRPr="00D679AF">
        <w:rPr>
          <w:i/>
        </w:rPr>
        <w:t>,</w:t>
      </w:r>
      <w:r w:rsidR="00D679AF" w:rsidRPr="00D679AF">
        <w:rPr>
          <w:i/>
        </w:rPr>
        <w:t xml:space="preserve"> </w:t>
      </w:r>
      <w:r w:rsidRPr="00D679AF">
        <w:rPr>
          <w:i/>
        </w:rPr>
        <w:t>Anders</w:t>
      </w:r>
      <w:r w:rsidR="00D679AF" w:rsidRPr="00D679AF">
        <w:rPr>
          <w:i/>
        </w:rPr>
        <w:t xml:space="preserve"> </w:t>
      </w:r>
      <w:proofErr w:type="spellStart"/>
      <w:r w:rsidRPr="00D679AF">
        <w:rPr>
          <w:i/>
        </w:rPr>
        <w:t>Hamsten</w:t>
      </w:r>
      <w:proofErr w:type="spellEnd"/>
      <w:r w:rsidRPr="00D679AF">
        <w:rPr>
          <w:i/>
        </w:rPr>
        <w:t>,</w:t>
      </w:r>
      <w:r w:rsidR="00D679AF" w:rsidRPr="00D679AF">
        <w:rPr>
          <w:i/>
        </w:rPr>
        <w:t xml:space="preserve"> </w:t>
      </w:r>
      <w:r w:rsidRPr="00D679AF">
        <w:rPr>
          <w:i/>
        </w:rPr>
        <w:t>Angela</w:t>
      </w:r>
      <w:r w:rsidR="00D679AF" w:rsidRPr="00D679AF">
        <w:rPr>
          <w:i/>
        </w:rPr>
        <w:t xml:space="preserve"> </w:t>
      </w:r>
      <w:r w:rsidRPr="00D679AF">
        <w:rPr>
          <w:i/>
        </w:rPr>
        <w:t>Silveira,</w:t>
      </w:r>
      <w:r w:rsidR="00D679AF" w:rsidRPr="00D679AF">
        <w:rPr>
          <w:i/>
        </w:rPr>
        <w:t xml:space="preserve"> </w:t>
      </w:r>
      <w:r w:rsidRPr="00D679AF">
        <w:rPr>
          <w:i/>
        </w:rPr>
        <w:t>Per</w:t>
      </w:r>
      <w:r w:rsidR="00D679AF" w:rsidRPr="00D679AF">
        <w:rPr>
          <w:i/>
        </w:rPr>
        <w:t xml:space="preserve"> </w:t>
      </w:r>
      <w:r w:rsidRPr="00D679AF">
        <w:rPr>
          <w:i/>
        </w:rPr>
        <w:t>Hall,</w:t>
      </w:r>
      <w:r w:rsidR="00D679AF" w:rsidRPr="00D679AF">
        <w:rPr>
          <w:i/>
        </w:rPr>
        <w:t xml:space="preserve"> </w:t>
      </w:r>
      <w:r w:rsidRPr="00D679AF">
        <w:rPr>
          <w:i/>
        </w:rPr>
        <w:t>Peter</w:t>
      </w:r>
      <w:r w:rsidR="00D679AF" w:rsidRPr="00D679AF">
        <w:rPr>
          <w:i/>
        </w:rPr>
        <w:t xml:space="preserve"> </w:t>
      </w:r>
      <w:r w:rsidRPr="00D679AF">
        <w:rPr>
          <w:i/>
        </w:rPr>
        <w:t>Nilsson,</w:t>
      </w:r>
      <w:r w:rsidR="00D679AF" w:rsidRPr="00D679AF">
        <w:rPr>
          <w:i/>
        </w:rPr>
        <w:t xml:space="preserve"> </w:t>
      </w:r>
      <w:proofErr w:type="spellStart"/>
      <w:r w:rsidRPr="00D679AF">
        <w:rPr>
          <w:i/>
        </w:rPr>
        <w:t>Yudi</w:t>
      </w:r>
      <w:proofErr w:type="spellEnd"/>
      <w:r w:rsidR="00D679AF" w:rsidRPr="00D679AF">
        <w:rPr>
          <w:i/>
        </w:rPr>
        <w:t xml:space="preserve"> </w:t>
      </w:r>
      <w:proofErr w:type="spellStart"/>
      <w:r w:rsidRPr="00D679AF">
        <w:rPr>
          <w:i/>
        </w:rPr>
        <w:t>Pawitan</w:t>
      </w:r>
      <w:proofErr w:type="spellEnd"/>
      <w:r w:rsidRPr="00D679AF">
        <w:rPr>
          <w:i/>
        </w:rPr>
        <w:t>,</w:t>
      </w:r>
      <w:r w:rsidR="00D679AF" w:rsidRPr="00D679AF">
        <w:rPr>
          <w:i/>
        </w:rPr>
        <w:t xml:space="preserve"> </w:t>
      </w:r>
      <w:r w:rsidRPr="00D679AF">
        <w:rPr>
          <w:i/>
        </w:rPr>
        <w:t>Mathias</w:t>
      </w:r>
      <w:r w:rsidR="00D679AF" w:rsidRPr="00D679AF">
        <w:rPr>
          <w:i/>
        </w:rPr>
        <w:t xml:space="preserve"> </w:t>
      </w:r>
      <w:proofErr w:type="spellStart"/>
      <w:r w:rsidRPr="00D679AF">
        <w:rPr>
          <w:i/>
        </w:rPr>
        <w:t>Uhlén</w:t>
      </w:r>
      <w:proofErr w:type="spellEnd"/>
      <w:r w:rsidRPr="00D679AF">
        <w:rPr>
          <w:i/>
        </w:rPr>
        <w:t>,</w:t>
      </w:r>
      <w:r w:rsidR="00D679AF" w:rsidRPr="00D679AF">
        <w:rPr>
          <w:i/>
        </w:rPr>
        <w:t xml:space="preserve"> </w:t>
      </w:r>
      <w:r w:rsidRPr="00D679AF">
        <w:rPr>
          <w:i/>
        </w:rPr>
        <w:t>Nancy</w:t>
      </w:r>
      <w:r w:rsidR="00D679AF" w:rsidRPr="00D679AF">
        <w:rPr>
          <w:i/>
        </w:rPr>
        <w:t xml:space="preserve"> </w:t>
      </w:r>
      <w:r w:rsidRPr="00D679AF">
        <w:rPr>
          <w:i/>
        </w:rPr>
        <w:t>L.</w:t>
      </w:r>
      <w:r w:rsidR="00D679AF" w:rsidRPr="00D679AF">
        <w:rPr>
          <w:i/>
        </w:rPr>
        <w:t xml:space="preserve"> </w:t>
      </w:r>
      <w:r w:rsidRPr="00D679AF">
        <w:rPr>
          <w:i/>
        </w:rPr>
        <w:t>Pedersen</w:t>
      </w:r>
      <w:r w:rsidR="00FF6C2B" w:rsidRPr="00D679AF">
        <w:rPr>
          <w:i/>
        </w:rPr>
        <w:t xml:space="preserve">, Sara </w:t>
      </w:r>
      <w:proofErr w:type="spellStart"/>
      <w:r w:rsidR="00FF6C2B" w:rsidRPr="00D679AF">
        <w:rPr>
          <w:i/>
        </w:rPr>
        <w:t>Hägg</w:t>
      </w:r>
      <w:proofErr w:type="spellEnd"/>
      <w:r w:rsidRPr="00D679AF">
        <w:rPr>
          <w:i/>
        </w:rPr>
        <w:t>,</w:t>
      </w:r>
      <w:r w:rsidR="00D679AF" w:rsidRPr="00D679AF">
        <w:rPr>
          <w:i/>
        </w:rPr>
        <w:t xml:space="preserve"> </w:t>
      </w:r>
      <w:proofErr w:type="spellStart"/>
      <w:r w:rsidRPr="00D679AF">
        <w:rPr>
          <w:i/>
        </w:rPr>
        <w:t>Patrik</w:t>
      </w:r>
      <w:proofErr w:type="spellEnd"/>
      <w:r w:rsidR="00D679AF" w:rsidRPr="00D679AF">
        <w:rPr>
          <w:i/>
        </w:rPr>
        <w:t xml:space="preserve"> </w:t>
      </w:r>
      <w:r w:rsidRPr="00D679AF">
        <w:rPr>
          <w:i/>
        </w:rPr>
        <w:t>K.</w:t>
      </w:r>
      <w:r w:rsidR="00D679AF" w:rsidRPr="00D679AF">
        <w:rPr>
          <w:i/>
        </w:rPr>
        <w:t xml:space="preserve"> </w:t>
      </w:r>
      <w:r w:rsidRPr="00D679AF">
        <w:rPr>
          <w:i/>
        </w:rPr>
        <w:t>E.</w:t>
      </w:r>
      <w:r w:rsidR="00D679AF" w:rsidRPr="00D679AF">
        <w:rPr>
          <w:i/>
        </w:rPr>
        <w:t xml:space="preserve"> </w:t>
      </w:r>
      <w:r w:rsidRPr="00D679AF">
        <w:rPr>
          <w:i/>
        </w:rPr>
        <w:t>Magnusson</w:t>
      </w:r>
      <w:r w:rsidR="00D679AF" w:rsidRPr="00D679AF">
        <w:rPr>
          <w:i/>
        </w:rPr>
        <w:t xml:space="preserve"> </w:t>
      </w:r>
      <w:r w:rsidRPr="00D679AF">
        <w:rPr>
          <w:i/>
        </w:rPr>
        <w:t>and</w:t>
      </w:r>
      <w:r w:rsidR="00D679AF" w:rsidRPr="00D679AF">
        <w:rPr>
          <w:i/>
        </w:rPr>
        <w:t xml:space="preserve"> </w:t>
      </w:r>
      <w:r w:rsidRPr="00D679AF">
        <w:rPr>
          <w:i/>
        </w:rPr>
        <w:t>Jochen</w:t>
      </w:r>
      <w:r w:rsidR="00D679AF" w:rsidRPr="00D679AF">
        <w:rPr>
          <w:i/>
        </w:rPr>
        <w:t xml:space="preserve"> </w:t>
      </w:r>
      <w:r w:rsidRPr="00D679AF">
        <w:rPr>
          <w:i/>
        </w:rPr>
        <w:t>M.</w:t>
      </w:r>
      <w:r w:rsidR="00D679AF" w:rsidRPr="00D679AF">
        <w:rPr>
          <w:i/>
        </w:rPr>
        <w:t xml:space="preserve"> </w:t>
      </w:r>
      <w:proofErr w:type="spellStart"/>
      <w:r w:rsidRPr="00D679AF">
        <w:rPr>
          <w:i/>
        </w:rPr>
        <w:t>Schwenk</w:t>
      </w:r>
      <w:proofErr w:type="spellEnd"/>
    </w:p>
    <w:p w14:paraId="67468F64" w14:textId="5A7F9ABB" w:rsidR="003C4728" w:rsidRPr="00D679AF" w:rsidRDefault="003C4728"/>
    <w:p w14:paraId="1E11B6BE" w14:textId="77777777" w:rsidR="007E73BA" w:rsidRDefault="007E73BA">
      <w:pPr>
        <w:spacing w:line="240" w:lineRule="auto"/>
        <w:jc w:val="left"/>
        <w:rPr>
          <w:b/>
          <w:bCs/>
        </w:rPr>
      </w:pPr>
      <w:r>
        <w:rPr>
          <w:b/>
          <w:bCs/>
        </w:rPr>
        <w:br w:type="page"/>
      </w:r>
    </w:p>
    <w:p w14:paraId="6C5FE6B6" w14:textId="12ECB613" w:rsidR="00D679AF" w:rsidRPr="00D679AF" w:rsidRDefault="00D679AF">
      <w:pPr>
        <w:rPr>
          <w:b/>
          <w:bCs/>
        </w:rPr>
      </w:pPr>
      <w:r w:rsidRPr="00D679AF">
        <w:rPr>
          <w:b/>
          <w:bCs/>
        </w:rPr>
        <w:lastRenderedPageBreak/>
        <w:t>Table of content</w:t>
      </w:r>
    </w:p>
    <w:p w14:paraId="6F46CC66" w14:textId="5FFF682D" w:rsidR="00F21EE6" w:rsidRDefault="00D679AF">
      <w:pPr>
        <w:pStyle w:val="TOC2"/>
        <w:tabs>
          <w:tab w:val="left" w:pos="720"/>
          <w:tab w:val="right" w:leader="dot" w:pos="9056"/>
        </w:tabs>
        <w:rPr>
          <w:rFonts w:asciiTheme="minorHAnsi" w:hAnsiTheme="minorHAnsi"/>
          <w:noProof/>
          <w:lang w:eastAsia="ko-KR"/>
        </w:rPr>
      </w:pPr>
      <w:r w:rsidRPr="00D679AF">
        <w:fldChar w:fldCharType="begin"/>
      </w:r>
      <w:r w:rsidRPr="00D679AF">
        <w:instrText xml:space="preserve"> TOC \o "1-3" \h \z \u </w:instrText>
      </w:r>
      <w:r w:rsidRPr="00D679AF">
        <w:fldChar w:fldCharType="separate"/>
      </w:r>
      <w:hyperlink w:anchor="_Toc44074365" w:history="1">
        <w:r w:rsidR="00F21EE6" w:rsidRPr="00D245FC">
          <w:rPr>
            <w:rStyle w:val="Hyperlink"/>
            <w:noProof/>
          </w:rPr>
          <w:t>1.</w:t>
        </w:r>
        <w:r w:rsidR="00F21EE6">
          <w:rPr>
            <w:rFonts w:asciiTheme="minorHAnsi" w:hAnsiTheme="minorHAnsi"/>
            <w:noProof/>
            <w:lang w:eastAsia="ko-KR"/>
          </w:rPr>
          <w:tab/>
        </w:r>
        <w:r w:rsidR="00F21EE6" w:rsidRPr="00D245FC">
          <w:rPr>
            <w:rStyle w:val="Hyperlink"/>
            <w:noProof/>
          </w:rPr>
          <w:t>Samples and selections</w:t>
        </w:r>
        <w:r w:rsidR="00F21EE6">
          <w:rPr>
            <w:noProof/>
            <w:webHidden/>
          </w:rPr>
          <w:tab/>
        </w:r>
        <w:r w:rsidR="00F21EE6">
          <w:rPr>
            <w:noProof/>
            <w:webHidden/>
          </w:rPr>
          <w:fldChar w:fldCharType="begin"/>
        </w:r>
        <w:r w:rsidR="00F21EE6">
          <w:rPr>
            <w:noProof/>
            <w:webHidden/>
          </w:rPr>
          <w:instrText xml:space="preserve"> PAGEREF _Toc44074365 \h </w:instrText>
        </w:r>
        <w:r w:rsidR="00F21EE6">
          <w:rPr>
            <w:noProof/>
            <w:webHidden/>
          </w:rPr>
        </w:r>
        <w:r w:rsidR="00F21EE6">
          <w:rPr>
            <w:noProof/>
            <w:webHidden/>
          </w:rPr>
          <w:fldChar w:fldCharType="separate"/>
        </w:r>
        <w:r w:rsidR="00F21EE6">
          <w:rPr>
            <w:noProof/>
            <w:webHidden/>
          </w:rPr>
          <w:t>3</w:t>
        </w:r>
        <w:r w:rsidR="00F21EE6">
          <w:rPr>
            <w:noProof/>
            <w:webHidden/>
          </w:rPr>
          <w:fldChar w:fldCharType="end"/>
        </w:r>
      </w:hyperlink>
    </w:p>
    <w:p w14:paraId="0A1C4770" w14:textId="0A5CC9E5" w:rsidR="00F21EE6" w:rsidRDefault="00ED2C80">
      <w:pPr>
        <w:pStyle w:val="TOC3"/>
        <w:rPr>
          <w:rFonts w:asciiTheme="minorHAnsi" w:hAnsiTheme="minorHAnsi"/>
          <w:noProof/>
          <w:lang w:eastAsia="ko-KR"/>
        </w:rPr>
      </w:pPr>
      <w:hyperlink w:anchor="_Toc44074366" w:history="1">
        <w:r w:rsidR="00F21EE6" w:rsidRPr="00D245FC">
          <w:rPr>
            <w:rStyle w:val="Hyperlink"/>
            <w:noProof/>
          </w:rPr>
          <w:t>a)</w:t>
        </w:r>
        <w:r w:rsidR="00F21EE6">
          <w:rPr>
            <w:rFonts w:asciiTheme="minorHAnsi" w:hAnsiTheme="minorHAnsi"/>
            <w:noProof/>
            <w:lang w:eastAsia="ko-KR"/>
          </w:rPr>
          <w:tab/>
        </w:r>
        <w:r w:rsidR="00F21EE6" w:rsidRPr="00D245FC">
          <w:rPr>
            <w:rStyle w:val="Hyperlink"/>
            <w:noProof/>
          </w:rPr>
          <w:t>Sample set 6 from IMPROVE cohort</w:t>
        </w:r>
        <w:r w:rsidR="00F21EE6">
          <w:rPr>
            <w:noProof/>
            <w:webHidden/>
          </w:rPr>
          <w:tab/>
        </w:r>
        <w:r w:rsidR="00F21EE6">
          <w:rPr>
            <w:noProof/>
            <w:webHidden/>
          </w:rPr>
          <w:fldChar w:fldCharType="begin"/>
        </w:r>
        <w:r w:rsidR="00F21EE6">
          <w:rPr>
            <w:noProof/>
            <w:webHidden/>
          </w:rPr>
          <w:instrText xml:space="preserve"> PAGEREF _Toc44074366 \h </w:instrText>
        </w:r>
        <w:r w:rsidR="00F21EE6">
          <w:rPr>
            <w:noProof/>
            <w:webHidden/>
          </w:rPr>
        </w:r>
        <w:r w:rsidR="00F21EE6">
          <w:rPr>
            <w:noProof/>
            <w:webHidden/>
          </w:rPr>
          <w:fldChar w:fldCharType="separate"/>
        </w:r>
        <w:r w:rsidR="00F21EE6">
          <w:rPr>
            <w:noProof/>
            <w:webHidden/>
          </w:rPr>
          <w:t>3</w:t>
        </w:r>
        <w:r w:rsidR="00F21EE6">
          <w:rPr>
            <w:noProof/>
            <w:webHidden/>
          </w:rPr>
          <w:fldChar w:fldCharType="end"/>
        </w:r>
      </w:hyperlink>
    </w:p>
    <w:p w14:paraId="79ED5A31" w14:textId="59B285EA" w:rsidR="00F21EE6" w:rsidRDefault="00ED2C80">
      <w:pPr>
        <w:pStyle w:val="TOC3"/>
        <w:rPr>
          <w:rFonts w:asciiTheme="minorHAnsi" w:hAnsiTheme="minorHAnsi"/>
          <w:noProof/>
          <w:lang w:eastAsia="ko-KR"/>
        </w:rPr>
      </w:pPr>
      <w:hyperlink w:anchor="_Toc44074367" w:history="1">
        <w:r w:rsidR="00F21EE6" w:rsidRPr="00D245FC">
          <w:rPr>
            <w:rStyle w:val="Hyperlink"/>
            <w:noProof/>
          </w:rPr>
          <w:t>b)</w:t>
        </w:r>
        <w:r w:rsidR="00F21EE6">
          <w:rPr>
            <w:rFonts w:asciiTheme="minorHAnsi" w:hAnsiTheme="minorHAnsi"/>
            <w:noProof/>
            <w:lang w:eastAsia="ko-KR"/>
          </w:rPr>
          <w:tab/>
        </w:r>
        <w:r w:rsidR="00F21EE6" w:rsidRPr="00D245FC">
          <w:rPr>
            <w:rStyle w:val="Hyperlink"/>
            <w:noProof/>
          </w:rPr>
          <w:t>Sample set 7 from SCARF study</w:t>
        </w:r>
        <w:r w:rsidR="00F21EE6">
          <w:rPr>
            <w:noProof/>
            <w:webHidden/>
          </w:rPr>
          <w:tab/>
        </w:r>
        <w:r w:rsidR="00F21EE6">
          <w:rPr>
            <w:noProof/>
            <w:webHidden/>
          </w:rPr>
          <w:fldChar w:fldCharType="begin"/>
        </w:r>
        <w:r w:rsidR="00F21EE6">
          <w:rPr>
            <w:noProof/>
            <w:webHidden/>
          </w:rPr>
          <w:instrText xml:space="preserve"> PAGEREF _Toc44074367 \h </w:instrText>
        </w:r>
        <w:r w:rsidR="00F21EE6">
          <w:rPr>
            <w:noProof/>
            <w:webHidden/>
          </w:rPr>
        </w:r>
        <w:r w:rsidR="00F21EE6">
          <w:rPr>
            <w:noProof/>
            <w:webHidden/>
          </w:rPr>
          <w:fldChar w:fldCharType="separate"/>
        </w:r>
        <w:r w:rsidR="00F21EE6">
          <w:rPr>
            <w:noProof/>
            <w:webHidden/>
          </w:rPr>
          <w:t>3</w:t>
        </w:r>
        <w:r w:rsidR="00F21EE6">
          <w:rPr>
            <w:noProof/>
            <w:webHidden/>
          </w:rPr>
          <w:fldChar w:fldCharType="end"/>
        </w:r>
      </w:hyperlink>
    </w:p>
    <w:p w14:paraId="21AA0715" w14:textId="15B056B3" w:rsidR="00F21EE6" w:rsidRDefault="00ED2C80">
      <w:pPr>
        <w:pStyle w:val="TOC3"/>
        <w:rPr>
          <w:rFonts w:asciiTheme="minorHAnsi" w:hAnsiTheme="minorHAnsi"/>
          <w:noProof/>
          <w:lang w:eastAsia="ko-KR"/>
        </w:rPr>
      </w:pPr>
      <w:hyperlink w:anchor="_Toc44074368" w:history="1">
        <w:r w:rsidR="00F21EE6" w:rsidRPr="00D245FC">
          <w:rPr>
            <w:rStyle w:val="Hyperlink"/>
            <w:noProof/>
          </w:rPr>
          <w:t>c)</w:t>
        </w:r>
        <w:r w:rsidR="00F21EE6">
          <w:rPr>
            <w:rFonts w:asciiTheme="minorHAnsi" w:hAnsiTheme="minorHAnsi"/>
            <w:noProof/>
            <w:lang w:eastAsia="ko-KR"/>
          </w:rPr>
          <w:tab/>
        </w:r>
        <w:r w:rsidR="00F21EE6" w:rsidRPr="00D245FC">
          <w:rPr>
            <w:rStyle w:val="Hyperlink"/>
            <w:noProof/>
          </w:rPr>
          <w:t>Sample set 8 from CHAPS</w:t>
        </w:r>
        <w:r w:rsidR="00F21EE6">
          <w:rPr>
            <w:noProof/>
            <w:webHidden/>
          </w:rPr>
          <w:tab/>
        </w:r>
        <w:r w:rsidR="00F21EE6">
          <w:rPr>
            <w:noProof/>
            <w:webHidden/>
          </w:rPr>
          <w:fldChar w:fldCharType="begin"/>
        </w:r>
        <w:r w:rsidR="00F21EE6">
          <w:rPr>
            <w:noProof/>
            <w:webHidden/>
          </w:rPr>
          <w:instrText xml:space="preserve"> PAGEREF _Toc44074368 \h </w:instrText>
        </w:r>
        <w:r w:rsidR="00F21EE6">
          <w:rPr>
            <w:noProof/>
            <w:webHidden/>
          </w:rPr>
        </w:r>
        <w:r w:rsidR="00F21EE6">
          <w:rPr>
            <w:noProof/>
            <w:webHidden/>
          </w:rPr>
          <w:fldChar w:fldCharType="separate"/>
        </w:r>
        <w:r w:rsidR="00F21EE6">
          <w:rPr>
            <w:noProof/>
            <w:webHidden/>
          </w:rPr>
          <w:t>3</w:t>
        </w:r>
        <w:r w:rsidR="00F21EE6">
          <w:rPr>
            <w:noProof/>
            <w:webHidden/>
          </w:rPr>
          <w:fldChar w:fldCharType="end"/>
        </w:r>
      </w:hyperlink>
    </w:p>
    <w:p w14:paraId="12DE7F15" w14:textId="1696F0C9" w:rsidR="00F21EE6" w:rsidRDefault="00ED2C80">
      <w:pPr>
        <w:pStyle w:val="TOC3"/>
        <w:rPr>
          <w:rFonts w:asciiTheme="minorHAnsi" w:hAnsiTheme="minorHAnsi"/>
          <w:noProof/>
          <w:lang w:eastAsia="ko-KR"/>
        </w:rPr>
      </w:pPr>
      <w:hyperlink w:anchor="_Toc44074369" w:history="1">
        <w:r w:rsidR="00F21EE6" w:rsidRPr="00D245FC">
          <w:rPr>
            <w:rStyle w:val="Hyperlink"/>
            <w:noProof/>
          </w:rPr>
          <w:t>d)</w:t>
        </w:r>
        <w:r w:rsidR="00F21EE6">
          <w:rPr>
            <w:rFonts w:asciiTheme="minorHAnsi" w:hAnsiTheme="minorHAnsi"/>
            <w:noProof/>
            <w:lang w:eastAsia="ko-KR"/>
          </w:rPr>
          <w:tab/>
        </w:r>
        <w:r w:rsidR="00F21EE6" w:rsidRPr="00D245FC">
          <w:rPr>
            <w:rStyle w:val="Hyperlink"/>
            <w:noProof/>
          </w:rPr>
          <w:t>Sample set 9 from Karma study</w:t>
        </w:r>
        <w:r w:rsidR="00F21EE6">
          <w:rPr>
            <w:noProof/>
            <w:webHidden/>
          </w:rPr>
          <w:tab/>
        </w:r>
        <w:r w:rsidR="00F21EE6">
          <w:rPr>
            <w:noProof/>
            <w:webHidden/>
          </w:rPr>
          <w:fldChar w:fldCharType="begin"/>
        </w:r>
        <w:r w:rsidR="00F21EE6">
          <w:rPr>
            <w:noProof/>
            <w:webHidden/>
          </w:rPr>
          <w:instrText xml:space="preserve"> PAGEREF _Toc44074369 \h </w:instrText>
        </w:r>
        <w:r w:rsidR="00F21EE6">
          <w:rPr>
            <w:noProof/>
            <w:webHidden/>
          </w:rPr>
        </w:r>
        <w:r w:rsidR="00F21EE6">
          <w:rPr>
            <w:noProof/>
            <w:webHidden/>
          </w:rPr>
          <w:fldChar w:fldCharType="separate"/>
        </w:r>
        <w:r w:rsidR="00F21EE6">
          <w:rPr>
            <w:noProof/>
            <w:webHidden/>
          </w:rPr>
          <w:t>4</w:t>
        </w:r>
        <w:r w:rsidR="00F21EE6">
          <w:rPr>
            <w:noProof/>
            <w:webHidden/>
          </w:rPr>
          <w:fldChar w:fldCharType="end"/>
        </w:r>
      </w:hyperlink>
    </w:p>
    <w:p w14:paraId="7CBE02EB" w14:textId="284F17CD" w:rsidR="00F21EE6" w:rsidRDefault="00ED2C80">
      <w:pPr>
        <w:pStyle w:val="TOC3"/>
        <w:rPr>
          <w:rFonts w:asciiTheme="minorHAnsi" w:hAnsiTheme="minorHAnsi"/>
          <w:noProof/>
          <w:lang w:eastAsia="ko-KR"/>
        </w:rPr>
      </w:pPr>
      <w:hyperlink w:anchor="_Toc44074370" w:history="1">
        <w:r w:rsidR="00F21EE6" w:rsidRPr="00D245FC">
          <w:rPr>
            <w:rStyle w:val="Hyperlink"/>
            <w:noProof/>
          </w:rPr>
          <w:t>e)</w:t>
        </w:r>
        <w:r w:rsidR="00F21EE6">
          <w:rPr>
            <w:rFonts w:asciiTheme="minorHAnsi" w:hAnsiTheme="minorHAnsi"/>
            <w:noProof/>
            <w:lang w:eastAsia="ko-KR"/>
          </w:rPr>
          <w:tab/>
        </w:r>
        <w:r w:rsidR="00F21EE6" w:rsidRPr="00D245FC">
          <w:rPr>
            <w:rStyle w:val="Hyperlink"/>
            <w:noProof/>
          </w:rPr>
          <w:t>Sample selection for replication</w:t>
        </w:r>
        <w:r w:rsidR="00F21EE6">
          <w:rPr>
            <w:noProof/>
            <w:webHidden/>
          </w:rPr>
          <w:tab/>
        </w:r>
        <w:r w:rsidR="00F21EE6">
          <w:rPr>
            <w:noProof/>
            <w:webHidden/>
          </w:rPr>
          <w:fldChar w:fldCharType="begin"/>
        </w:r>
        <w:r w:rsidR="00F21EE6">
          <w:rPr>
            <w:noProof/>
            <w:webHidden/>
          </w:rPr>
          <w:instrText xml:space="preserve"> PAGEREF _Toc44074370 \h </w:instrText>
        </w:r>
        <w:r w:rsidR="00F21EE6">
          <w:rPr>
            <w:noProof/>
            <w:webHidden/>
          </w:rPr>
        </w:r>
        <w:r w:rsidR="00F21EE6">
          <w:rPr>
            <w:noProof/>
            <w:webHidden/>
          </w:rPr>
          <w:fldChar w:fldCharType="separate"/>
        </w:r>
        <w:r w:rsidR="00F21EE6">
          <w:rPr>
            <w:noProof/>
            <w:webHidden/>
          </w:rPr>
          <w:t>4</w:t>
        </w:r>
        <w:r w:rsidR="00F21EE6">
          <w:rPr>
            <w:noProof/>
            <w:webHidden/>
          </w:rPr>
          <w:fldChar w:fldCharType="end"/>
        </w:r>
      </w:hyperlink>
    </w:p>
    <w:p w14:paraId="2082FDB7" w14:textId="0DAC3382" w:rsidR="00F21EE6" w:rsidRDefault="00ED2C80">
      <w:pPr>
        <w:pStyle w:val="TOC2"/>
        <w:tabs>
          <w:tab w:val="left" w:pos="720"/>
          <w:tab w:val="right" w:leader="dot" w:pos="9056"/>
        </w:tabs>
        <w:rPr>
          <w:rFonts w:asciiTheme="minorHAnsi" w:hAnsiTheme="minorHAnsi"/>
          <w:noProof/>
          <w:lang w:eastAsia="ko-KR"/>
        </w:rPr>
      </w:pPr>
      <w:hyperlink w:anchor="_Toc44074371" w:history="1">
        <w:r w:rsidR="00F21EE6" w:rsidRPr="00D245FC">
          <w:rPr>
            <w:rStyle w:val="Hyperlink"/>
            <w:noProof/>
          </w:rPr>
          <w:t>2.</w:t>
        </w:r>
        <w:r w:rsidR="00F21EE6">
          <w:rPr>
            <w:rFonts w:asciiTheme="minorHAnsi" w:hAnsiTheme="minorHAnsi"/>
            <w:noProof/>
            <w:lang w:eastAsia="ko-KR"/>
          </w:rPr>
          <w:tab/>
        </w:r>
        <w:r w:rsidR="00F21EE6" w:rsidRPr="00D245FC">
          <w:rPr>
            <w:rStyle w:val="Hyperlink"/>
            <w:noProof/>
          </w:rPr>
          <w:t>Suspension Bead Array Assays</w:t>
        </w:r>
        <w:r w:rsidR="00F21EE6">
          <w:rPr>
            <w:noProof/>
            <w:webHidden/>
          </w:rPr>
          <w:tab/>
        </w:r>
        <w:r w:rsidR="00F21EE6">
          <w:rPr>
            <w:noProof/>
            <w:webHidden/>
          </w:rPr>
          <w:fldChar w:fldCharType="begin"/>
        </w:r>
        <w:r w:rsidR="00F21EE6">
          <w:rPr>
            <w:noProof/>
            <w:webHidden/>
          </w:rPr>
          <w:instrText xml:space="preserve"> PAGEREF _Toc44074371 \h </w:instrText>
        </w:r>
        <w:r w:rsidR="00F21EE6">
          <w:rPr>
            <w:noProof/>
            <w:webHidden/>
          </w:rPr>
        </w:r>
        <w:r w:rsidR="00F21EE6">
          <w:rPr>
            <w:noProof/>
            <w:webHidden/>
          </w:rPr>
          <w:fldChar w:fldCharType="separate"/>
        </w:r>
        <w:r w:rsidR="00F21EE6">
          <w:rPr>
            <w:noProof/>
            <w:webHidden/>
          </w:rPr>
          <w:t>4</w:t>
        </w:r>
        <w:r w:rsidR="00F21EE6">
          <w:rPr>
            <w:noProof/>
            <w:webHidden/>
          </w:rPr>
          <w:fldChar w:fldCharType="end"/>
        </w:r>
      </w:hyperlink>
    </w:p>
    <w:p w14:paraId="5C4C1132" w14:textId="5B708151" w:rsidR="00F21EE6" w:rsidRDefault="00ED2C80">
      <w:pPr>
        <w:pStyle w:val="TOC3"/>
        <w:rPr>
          <w:rFonts w:asciiTheme="minorHAnsi" w:hAnsiTheme="minorHAnsi"/>
          <w:noProof/>
          <w:lang w:eastAsia="ko-KR"/>
        </w:rPr>
      </w:pPr>
      <w:hyperlink w:anchor="_Toc44074372" w:history="1">
        <w:r w:rsidR="00F21EE6" w:rsidRPr="00D245FC">
          <w:rPr>
            <w:rStyle w:val="Hyperlink"/>
            <w:noProof/>
          </w:rPr>
          <w:t>a)</w:t>
        </w:r>
        <w:r w:rsidR="00F21EE6">
          <w:rPr>
            <w:rFonts w:asciiTheme="minorHAnsi" w:hAnsiTheme="minorHAnsi"/>
            <w:noProof/>
            <w:lang w:eastAsia="ko-KR"/>
          </w:rPr>
          <w:tab/>
        </w:r>
        <w:r w:rsidR="00F21EE6" w:rsidRPr="00D245FC">
          <w:rPr>
            <w:rStyle w:val="Hyperlink"/>
            <w:noProof/>
          </w:rPr>
          <w:t>Antibody selection</w:t>
        </w:r>
        <w:r w:rsidR="00F21EE6">
          <w:rPr>
            <w:noProof/>
            <w:webHidden/>
          </w:rPr>
          <w:tab/>
        </w:r>
        <w:r w:rsidR="00F21EE6">
          <w:rPr>
            <w:noProof/>
            <w:webHidden/>
          </w:rPr>
          <w:fldChar w:fldCharType="begin"/>
        </w:r>
        <w:r w:rsidR="00F21EE6">
          <w:rPr>
            <w:noProof/>
            <w:webHidden/>
          </w:rPr>
          <w:instrText xml:space="preserve"> PAGEREF _Toc44074372 \h </w:instrText>
        </w:r>
        <w:r w:rsidR="00F21EE6">
          <w:rPr>
            <w:noProof/>
            <w:webHidden/>
          </w:rPr>
        </w:r>
        <w:r w:rsidR="00F21EE6">
          <w:rPr>
            <w:noProof/>
            <w:webHidden/>
          </w:rPr>
          <w:fldChar w:fldCharType="separate"/>
        </w:r>
        <w:r w:rsidR="00F21EE6">
          <w:rPr>
            <w:noProof/>
            <w:webHidden/>
          </w:rPr>
          <w:t>4</w:t>
        </w:r>
        <w:r w:rsidR="00F21EE6">
          <w:rPr>
            <w:noProof/>
            <w:webHidden/>
          </w:rPr>
          <w:fldChar w:fldCharType="end"/>
        </w:r>
      </w:hyperlink>
    </w:p>
    <w:p w14:paraId="6D3CA273" w14:textId="06F90518" w:rsidR="00F21EE6" w:rsidRDefault="00ED2C80">
      <w:pPr>
        <w:pStyle w:val="TOC3"/>
        <w:rPr>
          <w:rFonts w:asciiTheme="minorHAnsi" w:hAnsiTheme="minorHAnsi"/>
          <w:noProof/>
          <w:lang w:eastAsia="ko-KR"/>
        </w:rPr>
      </w:pPr>
      <w:hyperlink w:anchor="_Toc44074373" w:history="1">
        <w:r w:rsidR="00F21EE6" w:rsidRPr="00D245FC">
          <w:rPr>
            <w:rStyle w:val="Hyperlink"/>
            <w:noProof/>
          </w:rPr>
          <w:t>b)</w:t>
        </w:r>
        <w:r w:rsidR="00F21EE6">
          <w:rPr>
            <w:rFonts w:asciiTheme="minorHAnsi" w:hAnsiTheme="minorHAnsi"/>
            <w:noProof/>
            <w:lang w:eastAsia="ko-KR"/>
          </w:rPr>
          <w:tab/>
        </w:r>
        <w:r w:rsidR="00F21EE6" w:rsidRPr="00D245FC">
          <w:rPr>
            <w:rStyle w:val="Hyperlink"/>
            <w:noProof/>
          </w:rPr>
          <w:t>Suspension Bead Array Procedure</w:t>
        </w:r>
        <w:r w:rsidR="00F21EE6">
          <w:rPr>
            <w:noProof/>
            <w:webHidden/>
          </w:rPr>
          <w:tab/>
        </w:r>
        <w:r w:rsidR="00F21EE6">
          <w:rPr>
            <w:noProof/>
            <w:webHidden/>
          </w:rPr>
          <w:fldChar w:fldCharType="begin"/>
        </w:r>
        <w:r w:rsidR="00F21EE6">
          <w:rPr>
            <w:noProof/>
            <w:webHidden/>
          </w:rPr>
          <w:instrText xml:space="preserve"> PAGEREF _Toc44074373 \h </w:instrText>
        </w:r>
        <w:r w:rsidR="00F21EE6">
          <w:rPr>
            <w:noProof/>
            <w:webHidden/>
          </w:rPr>
        </w:r>
        <w:r w:rsidR="00F21EE6">
          <w:rPr>
            <w:noProof/>
            <w:webHidden/>
          </w:rPr>
          <w:fldChar w:fldCharType="separate"/>
        </w:r>
        <w:r w:rsidR="00F21EE6">
          <w:rPr>
            <w:noProof/>
            <w:webHidden/>
          </w:rPr>
          <w:t>5</w:t>
        </w:r>
        <w:r w:rsidR="00F21EE6">
          <w:rPr>
            <w:noProof/>
            <w:webHidden/>
          </w:rPr>
          <w:fldChar w:fldCharType="end"/>
        </w:r>
      </w:hyperlink>
    </w:p>
    <w:p w14:paraId="4A30F636" w14:textId="4B71CD5B" w:rsidR="00F21EE6" w:rsidRDefault="00ED2C80">
      <w:pPr>
        <w:pStyle w:val="TOC3"/>
        <w:rPr>
          <w:rFonts w:asciiTheme="minorHAnsi" w:hAnsiTheme="minorHAnsi"/>
          <w:noProof/>
          <w:lang w:eastAsia="ko-KR"/>
        </w:rPr>
      </w:pPr>
      <w:hyperlink w:anchor="_Toc44074374" w:history="1">
        <w:r w:rsidR="00F21EE6" w:rsidRPr="00D245FC">
          <w:rPr>
            <w:rStyle w:val="Hyperlink"/>
            <w:noProof/>
          </w:rPr>
          <w:t>c)</w:t>
        </w:r>
        <w:r w:rsidR="00F21EE6">
          <w:rPr>
            <w:rFonts w:asciiTheme="minorHAnsi" w:hAnsiTheme="minorHAnsi"/>
            <w:noProof/>
            <w:lang w:eastAsia="ko-KR"/>
          </w:rPr>
          <w:tab/>
        </w:r>
        <w:r w:rsidR="00F21EE6" w:rsidRPr="00D245FC">
          <w:rPr>
            <w:rStyle w:val="Hyperlink"/>
            <w:noProof/>
          </w:rPr>
          <w:t>Assay design</w:t>
        </w:r>
        <w:r w:rsidR="00F21EE6">
          <w:rPr>
            <w:noProof/>
            <w:webHidden/>
          </w:rPr>
          <w:tab/>
        </w:r>
        <w:r w:rsidR="00F21EE6">
          <w:rPr>
            <w:noProof/>
            <w:webHidden/>
          </w:rPr>
          <w:fldChar w:fldCharType="begin"/>
        </w:r>
        <w:r w:rsidR="00F21EE6">
          <w:rPr>
            <w:noProof/>
            <w:webHidden/>
          </w:rPr>
          <w:instrText xml:space="preserve"> PAGEREF _Toc44074374 \h </w:instrText>
        </w:r>
        <w:r w:rsidR="00F21EE6">
          <w:rPr>
            <w:noProof/>
            <w:webHidden/>
          </w:rPr>
        </w:r>
        <w:r w:rsidR="00F21EE6">
          <w:rPr>
            <w:noProof/>
            <w:webHidden/>
          </w:rPr>
          <w:fldChar w:fldCharType="separate"/>
        </w:r>
        <w:r w:rsidR="00F21EE6">
          <w:rPr>
            <w:noProof/>
            <w:webHidden/>
          </w:rPr>
          <w:t>5</w:t>
        </w:r>
        <w:r w:rsidR="00F21EE6">
          <w:rPr>
            <w:noProof/>
            <w:webHidden/>
          </w:rPr>
          <w:fldChar w:fldCharType="end"/>
        </w:r>
      </w:hyperlink>
    </w:p>
    <w:p w14:paraId="536246C3" w14:textId="0F627457" w:rsidR="00F21EE6" w:rsidRDefault="00ED2C80">
      <w:pPr>
        <w:pStyle w:val="TOC3"/>
        <w:rPr>
          <w:rFonts w:asciiTheme="minorHAnsi" w:hAnsiTheme="minorHAnsi"/>
          <w:noProof/>
          <w:lang w:eastAsia="ko-KR"/>
        </w:rPr>
      </w:pPr>
      <w:hyperlink w:anchor="_Toc44074375" w:history="1">
        <w:r w:rsidR="00F21EE6" w:rsidRPr="00D245FC">
          <w:rPr>
            <w:rStyle w:val="Hyperlink"/>
            <w:noProof/>
          </w:rPr>
          <w:t>d)</w:t>
        </w:r>
        <w:r w:rsidR="00F21EE6">
          <w:rPr>
            <w:rFonts w:asciiTheme="minorHAnsi" w:hAnsiTheme="minorHAnsi"/>
            <w:noProof/>
            <w:lang w:eastAsia="ko-KR"/>
          </w:rPr>
          <w:tab/>
        </w:r>
        <w:r w:rsidR="00F21EE6" w:rsidRPr="00D245FC">
          <w:rPr>
            <w:rStyle w:val="Hyperlink"/>
            <w:noProof/>
          </w:rPr>
          <w:t>SBA data quality control and preprocessing</w:t>
        </w:r>
        <w:r w:rsidR="00F21EE6">
          <w:rPr>
            <w:noProof/>
            <w:webHidden/>
          </w:rPr>
          <w:tab/>
        </w:r>
        <w:r w:rsidR="00F21EE6">
          <w:rPr>
            <w:noProof/>
            <w:webHidden/>
          </w:rPr>
          <w:fldChar w:fldCharType="begin"/>
        </w:r>
        <w:r w:rsidR="00F21EE6">
          <w:rPr>
            <w:noProof/>
            <w:webHidden/>
          </w:rPr>
          <w:instrText xml:space="preserve"> PAGEREF _Toc44074375 \h </w:instrText>
        </w:r>
        <w:r w:rsidR="00F21EE6">
          <w:rPr>
            <w:noProof/>
            <w:webHidden/>
          </w:rPr>
        </w:r>
        <w:r w:rsidR="00F21EE6">
          <w:rPr>
            <w:noProof/>
            <w:webHidden/>
          </w:rPr>
          <w:fldChar w:fldCharType="separate"/>
        </w:r>
        <w:r w:rsidR="00F21EE6">
          <w:rPr>
            <w:noProof/>
            <w:webHidden/>
          </w:rPr>
          <w:t>6</w:t>
        </w:r>
        <w:r w:rsidR="00F21EE6">
          <w:rPr>
            <w:noProof/>
            <w:webHidden/>
          </w:rPr>
          <w:fldChar w:fldCharType="end"/>
        </w:r>
      </w:hyperlink>
    </w:p>
    <w:p w14:paraId="7C419C2D" w14:textId="6ED9C8E3" w:rsidR="00F21EE6" w:rsidRDefault="00ED2C80">
      <w:pPr>
        <w:pStyle w:val="TOC3"/>
        <w:rPr>
          <w:rFonts w:asciiTheme="minorHAnsi" w:hAnsiTheme="minorHAnsi"/>
          <w:noProof/>
          <w:lang w:eastAsia="ko-KR"/>
        </w:rPr>
      </w:pPr>
      <w:hyperlink w:anchor="_Toc44074376" w:history="1">
        <w:r w:rsidR="00F21EE6" w:rsidRPr="00D245FC">
          <w:rPr>
            <w:rStyle w:val="Hyperlink"/>
            <w:noProof/>
          </w:rPr>
          <w:t>e)</w:t>
        </w:r>
        <w:r w:rsidR="00F21EE6">
          <w:rPr>
            <w:rFonts w:asciiTheme="minorHAnsi" w:hAnsiTheme="minorHAnsi"/>
            <w:noProof/>
            <w:lang w:eastAsia="ko-KR"/>
          </w:rPr>
          <w:tab/>
        </w:r>
        <w:r w:rsidR="00F21EE6" w:rsidRPr="00D245FC">
          <w:rPr>
            <w:rStyle w:val="Hyperlink"/>
            <w:noProof/>
          </w:rPr>
          <w:t>Data acquisition of replication sample sets</w:t>
        </w:r>
        <w:r w:rsidR="00F21EE6">
          <w:rPr>
            <w:noProof/>
            <w:webHidden/>
          </w:rPr>
          <w:tab/>
        </w:r>
        <w:r w:rsidR="00F21EE6">
          <w:rPr>
            <w:noProof/>
            <w:webHidden/>
          </w:rPr>
          <w:fldChar w:fldCharType="begin"/>
        </w:r>
        <w:r w:rsidR="00F21EE6">
          <w:rPr>
            <w:noProof/>
            <w:webHidden/>
          </w:rPr>
          <w:instrText xml:space="preserve"> PAGEREF _Toc44074376 \h </w:instrText>
        </w:r>
        <w:r w:rsidR="00F21EE6">
          <w:rPr>
            <w:noProof/>
            <w:webHidden/>
          </w:rPr>
        </w:r>
        <w:r w:rsidR="00F21EE6">
          <w:rPr>
            <w:noProof/>
            <w:webHidden/>
          </w:rPr>
          <w:fldChar w:fldCharType="separate"/>
        </w:r>
        <w:r w:rsidR="00F21EE6">
          <w:rPr>
            <w:noProof/>
            <w:webHidden/>
          </w:rPr>
          <w:t>6</w:t>
        </w:r>
        <w:r w:rsidR="00F21EE6">
          <w:rPr>
            <w:noProof/>
            <w:webHidden/>
          </w:rPr>
          <w:fldChar w:fldCharType="end"/>
        </w:r>
      </w:hyperlink>
    </w:p>
    <w:p w14:paraId="7C11556B" w14:textId="59D8B046" w:rsidR="00F21EE6" w:rsidRDefault="00ED2C80">
      <w:pPr>
        <w:pStyle w:val="TOC2"/>
        <w:tabs>
          <w:tab w:val="left" w:pos="720"/>
          <w:tab w:val="right" w:leader="dot" w:pos="9056"/>
        </w:tabs>
        <w:rPr>
          <w:rFonts w:asciiTheme="minorHAnsi" w:hAnsiTheme="minorHAnsi"/>
          <w:noProof/>
          <w:lang w:eastAsia="ko-KR"/>
        </w:rPr>
      </w:pPr>
      <w:hyperlink w:anchor="_Toc44074377" w:history="1">
        <w:r w:rsidR="00F21EE6" w:rsidRPr="00D245FC">
          <w:rPr>
            <w:rStyle w:val="Hyperlink"/>
            <w:noProof/>
          </w:rPr>
          <w:t>3.</w:t>
        </w:r>
        <w:r w:rsidR="00F21EE6">
          <w:rPr>
            <w:rFonts w:asciiTheme="minorHAnsi" w:hAnsiTheme="minorHAnsi"/>
            <w:noProof/>
            <w:lang w:eastAsia="ko-KR"/>
          </w:rPr>
          <w:tab/>
        </w:r>
        <w:r w:rsidR="00F21EE6" w:rsidRPr="00D245FC">
          <w:rPr>
            <w:rStyle w:val="Hyperlink"/>
            <w:noProof/>
          </w:rPr>
          <w:t>Sandwich immunoassays</w:t>
        </w:r>
        <w:r w:rsidR="00F21EE6">
          <w:rPr>
            <w:noProof/>
            <w:webHidden/>
          </w:rPr>
          <w:tab/>
        </w:r>
        <w:r w:rsidR="00F21EE6">
          <w:rPr>
            <w:noProof/>
            <w:webHidden/>
          </w:rPr>
          <w:fldChar w:fldCharType="begin"/>
        </w:r>
        <w:r w:rsidR="00F21EE6">
          <w:rPr>
            <w:noProof/>
            <w:webHidden/>
          </w:rPr>
          <w:instrText xml:space="preserve"> PAGEREF _Toc44074377 \h </w:instrText>
        </w:r>
        <w:r w:rsidR="00F21EE6">
          <w:rPr>
            <w:noProof/>
            <w:webHidden/>
          </w:rPr>
        </w:r>
        <w:r w:rsidR="00F21EE6">
          <w:rPr>
            <w:noProof/>
            <w:webHidden/>
          </w:rPr>
          <w:fldChar w:fldCharType="separate"/>
        </w:r>
        <w:r w:rsidR="00F21EE6">
          <w:rPr>
            <w:noProof/>
            <w:webHidden/>
          </w:rPr>
          <w:t>6</w:t>
        </w:r>
        <w:r w:rsidR="00F21EE6">
          <w:rPr>
            <w:noProof/>
            <w:webHidden/>
          </w:rPr>
          <w:fldChar w:fldCharType="end"/>
        </w:r>
      </w:hyperlink>
    </w:p>
    <w:p w14:paraId="4006D971" w14:textId="1D2B1C64" w:rsidR="00F21EE6" w:rsidRDefault="00ED2C80">
      <w:pPr>
        <w:pStyle w:val="TOC2"/>
        <w:tabs>
          <w:tab w:val="left" w:pos="720"/>
          <w:tab w:val="right" w:leader="dot" w:pos="9056"/>
        </w:tabs>
        <w:rPr>
          <w:rFonts w:asciiTheme="minorHAnsi" w:hAnsiTheme="minorHAnsi"/>
          <w:noProof/>
          <w:lang w:eastAsia="ko-KR"/>
        </w:rPr>
      </w:pPr>
      <w:hyperlink w:anchor="_Toc44074378" w:history="1">
        <w:r w:rsidR="00F21EE6" w:rsidRPr="00D245FC">
          <w:rPr>
            <w:rStyle w:val="Hyperlink"/>
            <w:noProof/>
          </w:rPr>
          <w:t>4.</w:t>
        </w:r>
        <w:r w:rsidR="00F21EE6">
          <w:rPr>
            <w:rFonts w:asciiTheme="minorHAnsi" w:hAnsiTheme="minorHAnsi"/>
            <w:noProof/>
            <w:lang w:eastAsia="ko-KR"/>
          </w:rPr>
          <w:tab/>
        </w:r>
        <w:r w:rsidR="00F21EE6" w:rsidRPr="00D245FC">
          <w:rPr>
            <w:rStyle w:val="Hyperlink"/>
            <w:noProof/>
          </w:rPr>
          <w:t>Protein and peptide microarray analysis</w:t>
        </w:r>
        <w:r w:rsidR="00F21EE6">
          <w:rPr>
            <w:noProof/>
            <w:webHidden/>
          </w:rPr>
          <w:tab/>
        </w:r>
        <w:r w:rsidR="00F21EE6">
          <w:rPr>
            <w:noProof/>
            <w:webHidden/>
          </w:rPr>
          <w:fldChar w:fldCharType="begin"/>
        </w:r>
        <w:r w:rsidR="00F21EE6">
          <w:rPr>
            <w:noProof/>
            <w:webHidden/>
          </w:rPr>
          <w:instrText xml:space="preserve"> PAGEREF _Toc44074378 \h </w:instrText>
        </w:r>
        <w:r w:rsidR="00F21EE6">
          <w:rPr>
            <w:noProof/>
            <w:webHidden/>
          </w:rPr>
        </w:r>
        <w:r w:rsidR="00F21EE6">
          <w:rPr>
            <w:noProof/>
            <w:webHidden/>
          </w:rPr>
          <w:fldChar w:fldCharType="separate"/>
        </w:r>
        <w:r w:rsidR="00F21EE6">
          <w:rPr>
            <w:noProof/>
            <w:webHidden/>
          </w:rPr>
          <w:t>7</w:t>
        </w:r>
        <w:r w:rsidR="00F21EE6">
          <w:rPr>
            <w:noProof/>
            <w:webHidden/>
          </w:rPr>
          <w:fldChar w:fldCharType="end"/>
        </w:r>
      </w:hyperlink>
    </w:p>
    <w:p w14:paraId="61D0895C" w14:textId="5887B8CF" w:rsidR="00F21EE6" w:rsidRDefault="00ED2C80">
      <w:pPr>
        <w:pStyle w:val="TOC2"/>
        <w:tabs>
          <w:tab w:val="left" w:pos="720"/>
          <w:tab w:val="right" w:leader="dot" w:pos="9056"/>
        </w:tabs>
        <w:rPr>
          <w:rFonts w:asciiTheme="minorHAnsi" w:hAnsiTheme="minorHAnsi"/>
          <w:noProof/>
          <w:lang w:eastAsia="ko-KR"/>
        </w:rPr>
      </w:pPr>
      <w:hyperlink w:anchor="_Toc44074379" w:history="1">
        <w:r w:rsidR="00F21EE6" w:rsidRPr="00D245FC">
          <w:rPr>
            <w:rStyle w:val="Hyperlink"/>
            <w:noProof/>
          </w:rPr>
          <w:t>5.</w:t>
        </w:r>
        <w:r w:rsidR="00F21EE6">
          <w:rPr>
            <w:rFonts w:asciiTheme="minorHAnsi" w:hAnsiTheme="minorHAnsi"/>
            <w:noProof/>
            <w:lang w:eastAsia="ko-KR"/>
          </w:rPr>
          <w:tab/>
        </w:r>
        <w:r w:rsidR="00F21EE6" w:rsidRPr="00D245FC">
          <w:rPr>
            <w:rStyle w:val="Hyperlink"/>
            <w:noProof/>
          </w:rPr>
          <w:t>Mass spectrometry analysis</w:t>
        </w:r>
        <w:r w:rsidR="00F21EE6">
          <w:rPr>
            <w:noProof/>
            <w:webHidden/>
          </w:rPr>
          <w:tab/>
        </w:r>
        <w:r w:rsidR="00F21EE6">
          <w:rPr>
            <w:noProof/>
            <w:webHidden/>
          </w:rPr>
          <w:fldChar w:fldCharType="begin"/>
        </w:r>
        <w:r w:rsidR="00F21EE6">
          <w:rPr>
            <w:noProof/>
            <w:webHidden/>
          </w:rPr>
          <w:instrText xml:space="preserve"> PAGEREF _Toc44074379 \h </w:instrText>
        </w:r>
        <w:r w:rsidR="00F21EE6">
          <w:rPr>
            <w:noProof/>
            <w:webHidden/>
          </w:rPr>
        </w:r>
        <w:r w:rsidR="00F21EE6">
          <w:rPr>
            <w:noProof/>
            <w:webHidden/>
          </w:rPr>
          <w:fldChar w:fldCharType="separate"/>
        </w:r>
        <w:r w:rsidR="00F21EE6">
          <w:rPr>
            <w:noProof/>
            <w:webHidden/>
          </w:rPr>
          <w:t>7</w:t>
        </w:r>
        <w:r w:rsidR="00F21EE6">
          <w:rPr>
            <w:noProof/>
            <w:webHidden/>
          </w:rPr>
          <w:fldChar w:fldCharType="end"/>
        </w:r>
      </w:hyperlink>
    </w:p>
    <w:p w14:paraId="183268F0" w14:textId="21713ED9" w:rsidR="00F21EE6" w:rsidRDefault="00ED2C80">
      <w:pPr>
        <w:pStyle w:val="TOC2"/>
        <w:tabs>
          <w:tab w:val="left" w:pos="720"/>
          <w:tab w:val="right" w:leader="dot" w:pos="9056"/>
        </w:tabs>
        <w:rPr>
          <w:rFonts w:asciiTheme="minorHAnsi" w:hAnsiTheme="minorHAnsi"/>
          <w:noProof/>
          <w:lang w:eastAsia="ko-KR"/>
        </w:rPr>
      </w:pPr>
      <w:hyperlink w:anchor="_Toc44074380" w:history="1">
        <w:r w:rsidR="00F21EE6" w:rsidRPr="00D245FC">
          <w:rPr>
            <w:rStyle w:val="Hyperlink"/>
            <w:noProof/>
            <w:lang w:val="sv-SE"/>
          </w:rPr>
          <w:t>6.</w:t>
        </w:r>
        <w:r w:rsidR="00F21EE6">
          <w:rPr>
            <w:rFonts w:asciiTheme="minorHAnsi" w:hAnsiTheme="minorHAnsi"/>
            <w:noProof/>
            <w:lang w:eastAsia="ko-KR"/>
          </w:rPr>
          <w:tab/>
        </w:r>
        <w:r w:rsidR="00F21EE6" w:rsidRPr="00D245FC">
          <w:rPr>
            <w:rStyle w:val="Hyperlink"/>
            <w:noProof/>
            <w:lang w:val="sv-SE"/>
          </w:rPr>
          <w:t>References</w:t>
        </w:r>
        <w:r w:rsidR="00F21EE6">
          <w:rPr>
            <w:noProof/>
            <w:webHidden/>
          </w:rPr>
          <w:tab/>
        </w:r>
        <w:r w:rsidR="00F21EE6">
          <w:rPr>
            <w:noProof/>
            <w:webHidden/>
          </w:rPr>
          <w:fldChar w:fldCharType="begin"/>
        </w:r>
        <w:r w:rsidR="00F21EE6">
          <w:rPr>
            <w:noProof/>
            <w:webHidden/>
          </w:rPr>
          <w:instrText xml:space="preserve"> PAGEREF _Toc44074380 \h </w:instrText>
        </w:r>
        <w:r w:rsidR="00F21EE6">
          <w:rPr>
            <w:noProof/>
            <w:webHidden/>
          </w:rPr>
        </w:r>
        <w:r w:rsidR="00F21EE6">
          <w:rPr>
            <w:noProof/>
            <w:webHidden/>
          </w:rPr>
          <w:fldChar w:fldCharType="separate"/>
        </w:r>
        <w:r w:rsidR="00F21EE6">
          <w:rPr>
            <w:noProof/>
            <w:webHidden/>
          </w:rPr>
          <w:t>9</w:t>
        </w:r>
        <w:r w:rsidR="00F21EE6">
          <w:rPr>
            <w:noProof/>
            <w:webHidden/>
          </w:rPr>
          <w:fldChar w:fldCharType="end"/>
        </w:r>
      </w:hyperlink>
    </w:p>
    <w:p w14:paraId="22335432" w14:textId="60F082D9" w:rsidR="00D679AF" w:rsidRPr="00D679AF" w:rsidRDefault="00D679AF" w:rsidP="007E73BA">
      <w:pPr>
        <w:spacing w:line="240" w:lineRule="auto"/>
        <w:rPr>
          <w:rFonts w:asciiTheme="majorHAnsi" w:eastAsiaTheme="majorEastAsia" w:hAnsiTheme="majorHAnsi" w:cstheme="majorBidi"/>
          <w:b/>
          <w:color w:val="2F5496" w:themeColor="accent1" w:themeShade="BF"/>
          <w:sz w:val="32"/>
          <w:szCs w:val="32"/>
        </w:rPr>
      </w:pPr>
      <w:r w:rsidRPr="00D679AF">
        <w:fldChar w:fldCharType="end"/>
      </w:r>
      <w:r w:rsidRPr="00D679AF">
        <w:br w:type="page"/>
      </w:r>
    </w:p>
    <w:p w14:paraId="3B87372F" w14:textId="4098DB47" w:rsidR="001E195B" w:rsidRPr="001E195B" w:rsidRDefault="001E195B" w:rsidP="001E195B">
      <w:pPr>
        <w:pStyle w:val="Heading2"/>
      </w:pPr>
      <w:bookmarkStart w:id="0" w:name="_Toc38025645"/>
      <w:bookmarkStart w:id="1" w:name="_Toc38025646"/>
      <w:bookmarkStart w:id="2" w:name="_Toc38025647"/>
      <w:bookmarkStart w:id="3" w:name="_Toc44074365"/>
      <w:bookmarkEnd w:id="0"/>
      <w:bookmarkEnd w:id="1"/>
      <w:bookmarkEnd w:id="2"/>
      <w:r>
        <w:lastRenderedPageBreak/>
        <w:t>S</w:t>
      </w:r>
      <w:r w:rsidRPr="00D679AF">
        <w:t>ample</w:t>
      </w:r>
      <w:r>
        <w:t>s</w:t>
      </w:r>
      <w:r w:rsidRPr="00D679AF">
        <w:t xml:space="preserve"> </w:t>
      </w:r>
      <w:r>
        <w:t xml:space="preserve">and </w:t>
      </w:r>
      <w:r w:rsidRPr="00D679AF">
        <w:t>selection</w:t>
      </w:r>
      <w:r>
        <w:t>s</w:t>
      </w:r>
      <w:bookmarkEnd w:id="3"/>
    </w:p>
    <w:p w14:paraId="375EC8FD" w14:textId="16B49E2E" w:rsidR="006963EB" w:rsidRPr="00D679AF" w:rsidRDefault="006963EB" w:rsidP="008F0BA4">
      <w:pPr>
        <w:pStyle w:val="Heading3"/>
      </w:pPr>
      <w:bookmarkStart w:id="4" w:name="_Toc44074366"/>
      <w:r w:rsidRPr="00D679AF">
        <w:t>Sample</w:t>
      </w:r>
      <w:r w:rsidR="00D679AF" w:rsidRPr="00D679AF">
        <w:t xml:space="preserve"> </w:t>
      </w:r>
      <w:r w:rsidRPr="00D679AF">
        <w:t>set</w:t>
      </w:r>
      <w:r w:rsidR="00D679AF" w:rsidRPr="00D679AF">
        <w:t xml:space="preserve"> </w:t>
      </w:r>
      <w:r w:rsidRPr="00D679AF">
        <w:t>6</w:t>
      </w:r>
      <w:r w:rsidR="00D679AF" w:rsidRPr="00D679AF">
        <w:t xml:space="preserve"> </w:t>
      </w:r>
      <w:r w:rsidRPr="00D679AF">
        <w:t>from</w:t>
      </w:r>
      <w:r w:rsidR="00D679AF" w:rsidRPr="00D679AF">
        <w:t xml:space="preserve"> </w:t>
      </w:r>
      <w:r w:rsidRPr="00D679AF">
        <w:t>IMPROVE</w:t>
      </w:r>
      <w:r w:rsidR="00EA2776">
        <w:t xml:space="preserve"> cohort</w:t>
      </w:r>
      <w:bookmarkEnd w:id="4"/>
    </w:p>
    <w:p w14:paraId="4A51551F" w14:textId="65C7FFEB" w:rsidR="006963EB" w:rsidRPr="00D679AF" w:rsidRDefault="006963EB" w:rsidP="00035344">
      <w:pPr>
        <w:pStyle w:val="Text"/>
        <w:rPr>
          <w:noProof/>
        </w:rPr>
      </w:pPr>
      <w:r w:rsidRPr="00D679AF">
        <w:t>IMPROVE</w:t>
      </w:r>
      <w:r w:rsidR="00D679AF" w:rsidRPr="00D679AF">
        <w:t xml:space="preserve"> </w:t>
      </w:r>
      <w:r w:rsidRPr="00D679AF">
        <w:t>is</w:t>
      </w:r>
      <w:r w:rsidR="00D679AF" w:rsidRPr="00D679AF">
        <w:t xml:space="preserve"> </w:t>
      </w:r>
      <w:r w:rsidRPr="00D679AF">
        <w:t>a</w:t>
      </w:r>
      <w:r w:rsidR="00D679AF" w:rsidRPr="00D679AF">
        <w:t xml:space="preserve"> </w:t>
      </w:r>
      <w:r w:rsidRPr="00D679AF">
        <w:t>multicenter,</w:t>
      </w:r>
      <w:r w:rsidR="00D679AF" w:rsidRPr="00D679AF">
        <w:t xml:space="preserve"> </w:t>
      </w:r>
      <w:r w:rsidRPr="00D679AF">
        <w:t>longitudinal,</w:t>
      </w:r>
      <w:r w:rsidR="00D679AF" w:rsidRPr="00D679AF">
        <w:t xml:space="preserve"> </w:t>
      </w:r>
      <w:r w:rsidRPr="00D679AF">
        <w:t>observational</w:t>
      </w:r>
      <w:r w:rsidR="00D679AF" w:rsidRPr="00D679AF">
        <w:t xml:space="preserve"> </w:t>
      </w:r>
      <w:r w:rsidRPr="00D679AF">
        <w:t>cohort</w:t>
      </w:r>
      <w:r w:rsidR="00D679AF" w:rsidRPr="00D679AF">
        <w:t xml:space="preserve"> </w:t>
      </w:r>
      <w:r w:rsidRPr="00D679AF">
        <w:t>study</w:t>
      </w:r>
      <w:r w:rsidR="00D679AF" w:rsidRPr="00D679AF">
        <w:t xml:space="preserve"> </w:t>
      </w:r>
      <w:r w:rsidRPr="00D679AF">
        <w:t>of</w:t>
      </w:r>
      <w:r w:rsidR="00D679AF" w:rsidRPr="00D679AF">
        <w:t xml:space="preserve"> </w:t>
      </w:r>
      <w:r w:rsidRPr="00D679AF">
        <w:t>individuals</w:t>
      </w:r>
      <w:r w:rsidR="00D679AF" w:rsidRPr="00D679AF">
        <w:t xml:space="preserve"> </w:t>
      </w:r>
      <w:r w:rsidRPr="00D679AF">
        <w:t>at</w:t>
      </w:r>
      <w:r w:rsidR="00D679AF" w:rsidRPr="00D679AF">
        <w:t xml:space="preserve"> </w:t>
      </w:r>
      <w:r w:rsidRPr="00D679AF">
        <w:t>high-risk</w:t>
      </w:r>
      <w:r w:rsidR="00D679AF" w:rsidRPr="00D679AF">
        <w:t xml:space="preserve"> </w:t>
      </w:r>
      <w:r w:rsidRPr="00D679AF">
        <w:t>of</w:t>
      </w:r>
      <w:r w:rsidR="00D679AF" w:rsidRPr="00D679AF">
        <w:t xml:space="preserve"> </w:t>
      </w:r>
      <w:r w:rsidRPr="00D679AF">
        <w:t>cardiovascular</w:t>
      </w:r>
      <w:r w:rsidR="00D679AF" w:rsidRPr="00D679AF">
        <w:t xml:space="preserve"> </w:t>
      </w:r>
      <w:r w:rsidRPr="00D679AF">
        <w:t>diseases,</w:t>
      </w:r>
      <w:r w:rsidR="00D679AF" w:rsidRPr="00D679AF">
        <w:t xml:space="preserve"> </w:t>
      </w:r>
      <w:r w:rsidRPr="00D679AF">
        <w:t>from</w:t>
      </w:r>
      <w:r w:rsidR="00D679AF" w:rsidRPr="00D679AF">
        <w:t xml:space="preserve"> </w:t>
      </w:r>
      <w:r w:rsidRPr="00D679AF">
        <w:t>seven</w:t>
      </w:r>
      <w:r w:rsidR="00D679AF" w:rsidRPr="00D679AF">
        <w:t xml:space="preserve"> </w:t>
      </w:r>
      <w:r w:rsidRPr="00D679AF">
        <w:t>recruiting</w:t>
      </w:r>
      <w:r w:rsidR="00D679AF" w:rsidRPr="00D679AF">
        <w:t xml:space="preserve"> </w:t>
      </w:r>
      <w:r w:rsidRPr="00D679AF">
        <w:t>centers</w:t>
      </w:r>
      <w:r w:rsidR="00D679AF" w:rsidRPr="00D679AF">
        <w:t xml:space="preserve"> </w:t>
      </w:r>
      <w:r w:rsidRPr="00D679AF">
        <w:t>in</w:t>
      </w:r>
      <w:r w:rsidR="00D679AF" w:rsidRPr="00D679AF">
        <w:t xml:space="preserve"> </w:t>
      </w:r>
      <w:r w:rsidRPr="00D679AF">
        <w:t>five</w:t>
      </w:r>
      <w:r w:rsidR="00D679AF" w:rsidRPr="00D679AF">
        <w:t xml:space="preserve"> </w:t>
      </w:r>
      <w:r w:rsidRPr="00D679AF">
        <w:t>European</w:t>
      </w:r>
      <w:r w:rsidR="00D679AF" w:rsidRPr="00D679AF">
        <w:t xml:space="preserve"> </w:t>
      </w:r>
      <w:r w:rsidRPr="00D679AF">
        <w:t>countries:</w:t>
      </w:r>
      <w:r w:rsidR="00D679AF" w:rsidRPr="00D679AF">
        <w:t xml:space="preserve"> </w:t>
      </w:r>
      <w:r w:rsidRPr="00D679AF">
        <w:t>Finland,</w:t>
      </w:r>
      <w:r w:rsidR="00D679AF" w:rsidRPr="00D679AF">
        <w:t xml:space="preserve"> </w:t>
      </w:r>
      <w:r w:rsidRPr="00D679AF">
        <w:t>Sweden,</w:t>
      </w:r>
      <w:r w:rsidR="00D679AF" w:rsidRPr="00D679AF">
        <w:t xml:space="preserve"> </w:t>
      </w:r>
      <w:r w:rsidRPr="00D679AF">
        <w:t>the</w:t>
      </w:r>
      <w:r w:rsidR="00D679AF" w:rsidRPr="00D679AF">
        <w:t xml:space="preserve"> </w:t>
      </w:r>
      <w:r w:rsidRPr="00D679AF">
        <w:t>Netherlands,</w:t>
      </w:r>
      <w:r w:rsidR="00D679AF" w:rsidRPr="00D679AF">
        <w:t xml:space="preserve"> </w:t>
      </w:r>
      <w:r w:rsidRPr="00D679AF">
        <w:t>France</w:t>
      </w:r>
      <w:r w:rsidR="00D679AF" w:rsidRPr="00D679AF">
        <w:t xml:space="preserve"> </w:t>
      </w:r>
      <w:r w:rsidRPr="00D679AF">
        <w:t>and</w:t>
      </w:r>
      <w:r w:rsidR="00D679AF" w:rsidRPr="00D679AF">
        <w:t xml:space="preserve"> </w:t>
      </w:r>
      <w:r w:rsidRPr="00D679AF">
        <w:t>Italy</w:t>
      </w:r>
      <w:r w:rsidR="00D679AF" w:rsidRPr="00D679AF">
        <w:t xml:space="preserve"> </w:t>
      </w:r>
      <w:r w:rsidRPr="00D679AF">
        <w:fldChar w:fldCharType="begin">
          <w:fldData xml:space="preserve">PEVuZE5vdGU+PENpdGU+PEF1dGhvcj5CYWxkYXNzYXJyZTwvQXV0aG9yPjxZZWFyPjIwMTA8L1ll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</w:fldData>
        </w:fldChar>
      </w:r>
      <w:r w:rsidR="00C806C6">
        <w:instrText xml:space="preserve"> ADDIN EN.CITE </w:instrText>
      </w:r>
      <w:r w:rsidR="00C806C6">
        <w:fldChar w:fldCharType="begin">
          <w:fldData xml:space="preserve">PEVuZE5vdGU+PENpdGU+PEF1dGhvcj5CYWxkYXNzYXJyZTwvQXV0aG9yPjxZZWFyPjIwMTA8L1ll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</w:fldData>
        </w:fldChar>
      </w:r>
      <w:r w:rsidR="00C806C6">
        <w:instrText xml:space="preserve"> ADDIN EN.CITE.DATA </w:instrText>
      </w:r>
      <w:r w:rsidR="00C806C6">
        <w:fldChar w:fldCharType="end"/>
      </w:r>
      <w:r w:rsidRPr="00D679AF">
        <w:fldChar w:fldCharType="separate"/>
      </w:r>
      <w:r w:rsidR="00C806C6">
        <w:rPr>
          <w:noProof/>
        </w:rPr>
        <w:t>(Baldassarre et al, 2010)</w:t>
      </w:r>
      <w:r w:rsidRPr="00D679AF">
        <w:fldChar w:fldCharType="end"/>
      </w:r>
      <w:r w:rsidRPr="00D679AF">
        <w:t>.</w:t>
      </w:r>
      <w:r w:rsidR="00D679AF" w:rsidRPr="00D679AF">
        <w:t xml:space="preserve"> </w:t>
      </w:r>
      <w:r w:rsidRPr="00D679AF">
        <w:t>A</w:t>
      </w:r>
      <w:r w:rsidR="00D679AF" w:rsidRPr="00D679AF">
        <w:t xml:space="preserve"> </w:t>
      </w:r>
      <w:r w:rsidRPr="00D679AF">
        <w:t>total</w:t>
      </w:r>
      <w:r w:rsidR="00D679AF" w:rsidRPr="00D679AF">
        <w:t xml:space="preserve"> </w:t>
      </w:r>
      <w:r w:rsidRPr="00D679AF">
        <w:t>of</w:t>
      </w:r>
      <w:r w:rsidR="00D679AF" w:rsidRPr="00D679AF">
        <w:t xml:space="preserve"> </w:t>
      </w:r>
      <w:r w:rsidRPr="00D679AF">
        <w:t>3,711</w:t>
      </w:r>
      <w:r w:rsidR="00D679AF" w:rsidRPr="00D679AF">
        <w:t xml:space="preserve"> </w:t>
      </w:r>
      <w:r w:rsidRPr="00D679AF">
        <w:t>participants</w:t>
      </w:r>
      <w:r w:rsidR="00D679AF" w:rsidRPr="00D679AF">
        <w:t xml:space="preserve"> </w:t>
      </w:r>
      <w:r w:rsidRPr="00D679AF">
        <w:t>were</w:t>
      </w:r>
      <w:r w:rsidR="00D679AF" w:rsidRPr="00D679AF">
        <w:t xml:space="preserve"> </w:t>
      </w:r>
      <w:r w:rsidRPr="00D679AF">
        <w:t>enrolled</w:t>
      </w:r>
      <w:r w:rsidR="00D679AF" w:rsidRPr="00D679AF">
        <w:t xml:space="preserve"> </w:t>
      </w:r>
      <w:r w:rsidRPr="00D679AF">
        <w:t>between</w:t>
      </w:r>
      <w:r w:rsidR="00D679AF" w:rsidRPr="00D679AF">
        <w:t xml:space="preserve"> </w:t>
      </w:r>
      <w:r w:rsidRPr="00D679AF">
        <w:t>March</w:t>
      </w:r>
      <w:r w:rsidR="00D679AF" w:rsidRPr="00D679AF">
        <w:t xml:space="preserve"> </w:t>
      </w:r>
      <w:r w:rsidRPr="00D679AF">
        <w:t>2004</w:t>
      </w:r>
      <w:r w:rsidR="00D679AF" w:rsidRPr="00D679AF">
        <w:t xml:space="preserve"> </w:t>
      </w:r>
      <w:r w:rsidRPr="00D679AF">
        <w:t>and</w:t>
      </w:r>
      <w:r w:rsidR="00D679AF" w:rsidRPr="00D679AF">
        <w:t xml:space="preserve"> </w:t>
      </w:r>
      <w:r w:rsidRPr="00D679AF">
        <w:t>April</w:t>
      </w:r>
      <w:r w:rsidR="00D679AF" w:rsidRPr="00D679AF">
        <w:t xml:space="preserve"> </w:t>
      </w:r>
      <w:r w:rsidRPr="00D679AF">
        <w:t>2005.</w:t>
      </w:r>
      <w:r w:rsidR="00D679AF" w:rsidRPr="00D679AF">
        <w:t xml:space="preserve"> </w:t>
      </w:r>
      <w:r w:rsidRPr="00D679AF">
        <w:t>Eligibility</w:t>
      </w:r>
      <w:r w:rsidR="00D679AF" w:rsidRPr="00D679AF">
        <w:t xml:space="preserve"> </w:t>
      </w:r>
      <w:r w:rsidRPr="00D679AF">
        <w:t>criteria</w:t>
      </w:r>
      <w:r w:rsidR="00D679AF" w:rsidRPr="00D679AF">
        <w:t xml:space="preserve"> </w:t>
      </w:r>
      <w:r w:rsidRPr="00D679AF">
        <w:t>included</w:t>
      </w:r>
      <w:r w:rsidR="00D679AF" w:rsidRPr="00D679AF">
        <w:t xml:space="preserve"> </w:t>
      </w:r>
      <w:r w:rsidRPr="00D679AF">
        <w:t>age</w:t>
      </w:r>
      <w:r w:rsidR="00D679AF" w:rsidRPr="00D679AF">
        <w:t xml:space="preserve"> </w:t>
      </w:r>
      <w:r w:rsidRPr="00D679AF">
        <w:t>from</w:t>
      </w:r>
      <w:r w:rsidR="00D679AF" w:rsidRPr="00D679AF">
        <w:t xml:space="preserve"> </w:t>
      </w:r>
      <w:r w:rsidRPr="00D679AF">
        <w:t>55</w:t>
      </w:r>
      <w:r w:rsidR="00D679AF" w:rsidRPr="00D679AF">
        <w:t xml:space="preserve"> </w:t>
      </w:r>
      <w:r w:rsidRPr="00D679AF">
        <w:t>to</w:t>
      </w:r>
      <w:r w:rsidR="00D679AF" w:rsidRPr="00D679AF">
        <w:t xml:space="preserve"> </w:t>
      </w:r>
      <w:r w:rsidRPr="00D679AF">
        <w:t>79</w:t>
      </w:r>
      <w:r w:rsidR="00D679AF" w:rsidRPr="00D679AF">
        <w:t xml:space="preserve"> </w:t>
      </w:r>
      <w:r w:rsidRPr="00D679AF">
        <w:t>years,</w:t>
      </w:r>
      <w:r w:rsidR="00D679AF" w:rsidRPr="00D679AF">
        <w:t xml:space="preserve"> </w:t>
      </w:r>
      <w:r w:rsidRPr="00D679AF">
        <w:t>presence</w:t>
      </w:r>
      <w:r w:rsidR="00D679AF" w:rsidRPr="00D679AF">
        <w:t xml:space="preserve"> </w:t>
      </w:r>
      <w:r w:rsidRPr="00D679AF">
        <w:t>of</w:t>
      </w:r>
      <w:r w:rsidR="00D679AF" w:rsidRPr="00D679AF">
        <w:t xml:space="preserve"> </w:t>
      </w:r>
      <w:r w:rsidRPr="00D679AF">
        <w:t>at</w:t>
      </w:r>
      <w:r w:rsidR="00D679AF" w:rsidRPr="00D679AF">
        <w:t xml:space="preserve"> </w:t>
      </w:r>
      <w:r w:rsidRPr="00D679AF">
        <w:t>least</w:t>
      </w:r>
      <w:r w:rsidR="00D679AF" w:rsidRPr="00D679AF">
        <w:t xml:space="preserve"> </w:t>
      </w:r>
      <w:r w:rsidRPr="00D679AF">
        <w:t>three</w:t>
      </w:r>
      <w:r w:rsidR="00D679AF" w:rsidRPr="00D679AF">
        <w:t xml:space="preserve"> </w:t>
      </w:r>
      <w:r w:rsidRPr="00D679AF">
        <w:t>cardiovascular</w:t>
      </w:r>
      <w:r w:rsidR="00D679AF" w:rsidRPr="00D679AF">
        <w:t xml:space="preserve"> </w:t>
      </w:r>
      <w:r w:rsidRPr="00D679AF">
        <w:t>risk</w:t>
      </w:r>
      <w:r w:rsidR="00D679AF" w:rsidRPr="00D679AF">
        <w:t xml:space="preserve"> </w:t>
      </w:r>
      <w:r w:rsidRPr="00D679AF">
        <w:t>factors</w:t>
      </w:r>
      <w:r w:rsidR="00D679AF" w:rsidRPr="00D679AF">
        <w:t xml:space="preserve"> </w:t>
      </w:r>
      <w:r w:rsidRPr="00D679AF">
        <w:t>and</w:t>
      </w:r>
      <w:r w:rsidR="00D679AF" w:rsidRPr="00D679AF">
        <w:t xml:space="preserve"> </w:t>
      </w:r>
      <w:r w:rsidRPr="00D679AF">
        <w:t>absence</w:t>
      </w:r>
      <w:r w:rsidR="00D679AF" w:rsidRPr="00D679AF">
        <w:t xml:space="preserve"> </w:t>
      </w:r>
      <w:r w:rsidRPr="00D679AF">
        <w:t>of</w:t>
      </w:r>
      <w:r w:rsidR="00D679AF" w:rsidRPr="00D679AF">
        <w:t xml:space="preserve"> </w:t>
      </w:r>
      <w:r w:rsidRPr="00D679AF">
        <w:t>symptoms</w:t>
      </w:r>
      <w:r w:rsidR="00D679AF" w:rsidRPr="00D679AF">
        <w:t xml:space="preserve"> </w:t>
      </w:r>
      <w:r w:rsidRPr="00D679AF">
        <w:t>of</w:t>
      </w:r>
      <w:r w:rsidR="00D679AF" w:rsidRPr="00D679AF">
        <w:t xml:space="preserve"> </w:t>
      </w:r>
      <w:r w:rsidRPr="00D679AF">
        <w:t>cardiovascular</w:t>
      </w:r>
      <w:r w:rsidR="00D679AF" w:rsidRPr="00D679AF">
        <w:t xml:space="preserve"> </w:t>
      </w:r>
      <w:r w:rsidRPr="00D679AF">
        <w:t>diseases.</w:t>
      </w:r>
      <w:r w:rsidR="00D679AF" w:rsidRPr="00D679AF">
        <w:t xml:space="preserve"> </w:t>
      </w:r>
      <w:r w:rsidRPr="00D679AF">
        <w:t>Cases</w:t>
      </w:r>
      <w:r w:rsidR="00D679AF" w:rsidRPr="00D679AF">
        <w:t xml:space="preserve"> </w:t>
      </w:r>
      <w:r w:rsidRPr="00D679AF">
        <w:t>denote</w:t>
      </w:r>
      <w:r w:rsidR="00D679AF" w:rsidRPr="00D679AF">
        <w:t xml:space="preserve"> </w:t>
      </w:r>
      <w:r w:rsidRPr="00D679AF">
        <w:t>individuals</w:t>
      </w:r>
      <w:r w:rsidR="00D679AF" w:rsidRPr="00D679AF">
        <w:t xml:space="preserve"> </w:t>
      </w:r>
      <w:r w:rsidRPr="00D679AF">
        <w:t>who</w:t>
      </w:r>
      <w:r w:rsidR="00D679AF" w:rsidRPr="00D679AF">
        <w:t xml:space="preserve"> </w:t>
      </w:r>
      <w:r w:rsidRPr="00D679AF">
        <w:t>suffered</w:t>
      </w:r>
      <w:r w:rsidR="00D679AF" w:rsidRPr="00D679AF">
        <w:t xml:space="preserve"> </w:t>
      </w:r>
      <w:r w:rsidRPr="00D679AF">
        <w:t>a</w:t>
      </w:r>
      <w:r w:rsidR="00D679AF" w:rsidRPr="00D679AF">
        <w:t xml:space="preserve"> </w:t>
      </w:r>
      <w:r w:rsidRPr="00D679AF">
        <w:t>vascular</w:t>
      </w:r>
      <w:r w:rsidR="00D679AF" w:rsidRPr="00D679AF">
        <w:t xml:space="preserve"> </w:t>
      </w:r>
      <w:r w:rsidRPr="00D679AF">
        <w:t>event</w:t>
      </w:r>
      <w:r w:rsidR="00D679AF" w:rsidRPr="00D679AF">
        <w:t xml:space="preserve"> </w:t>
      </w:r>
      <w:r w:rsidRPr="00D679AF">
        <w:t>from</w:t>
      </w:r>
      <w:r w:rsidR="00D679AF" w:rsidRPr="00D679AF">
        <w:t xml:space="preserve"> </w:t>
      </w:r>
      <w:r w:rsidRPr="00D679AF">
        <w:t>month</w:t>
      </w:r>
      <w:r w:rsidR="00D679AF" w:rsidRPr="00D679AF">
        <w:t xml:space="preserve"> </w:t>
      </w:r>
      <w:r w:rsidRPr="00D679AF">
        <w:t>15</w:t>
      </w:r>
      <w:r w:rsidR="00D679AF" w:rsidRPr="00D679AF">
        <w:t xml:space="preserve"> </w:t>
      </w:r>
      <w:r w:rsidRPr="00D679AF">
        <w:t>to</w:t>
      </w:r>
      <w:r w:rsidR="00D679AF" w:rsidRPr="00D679AF">
        <w:t xml:space="preserve"> </w:t>
      </w:r>
      <w:r w:rsidRPr="00D679AF">
        <w:t>month</w:t>
      </w:r>
      <w:r w:rsidR="00D679AF" w:rsidRPr="00D679AF">
        <w:t xml:space="preserve"> </w:t>
      </w:r>
      <w:r w:rsidRPr="00D679AF">
        <w:t>36</w:t>
      </w:r>
      <w:r w:rsidR="00D679AF" w:rsidRPr="00D679AF">
        <w:t xml:space="preserve"> </w:t>
      </w:r>
      <w:r w:rsidRPr="00D679AF">
        <w:t>during</w:t>
      </w:r>
      <w:r w:rsidR="00D679AF" w:rsidRPr="00D679AF">
        <w:t xml:space="preserve"> </w:t>
      </w:r>
      <w:r w:rsidRPr="00D679AF">
        <w:t>follow-up,</w:t>
      </w:r>
      <w:r w:rsidR="00D679AF" w:rsidRPr="00D679AF">
        <w:t xml:space="preserve"> </w:t>
      </w:r>
      <w:r w:rsidRPr="00D679AF">
        <w:t>while</w:t>
      </w:r>
      <w:r w:rsidR="00D679AF" w:rsidRPr="00D679AF">
        <w:t xml:space="preserve"> </w:t>
      </w:r>
      <w:r w:rsidRPr="00D679AF">
        <w:t>controls</w:t>
      </w:r>
      <w:r w:rsidR="00D679AF" w:rsidRPr="00D679AF">
        <w:t xml:space="preserve"> </w:t>
      </w:r>
      <w:r w:rsidRPr="00D679AF">
        <w:t>did</w:t>
      </w:r>
      <w:r w:rsidR="00D679AF" w:rsidRPr="00D679AF">
        <w:t xml:space="preserve"> </w:t>
      </w:r>
      <w:r w:rsidRPr="00D679AF">
        <w:t>not</w:t>
      </w:r>
      <w:r w:rsidR="00D679AF" w:rsidRPr="00D679AF">
        <w:t xml:space="preserve"> </w:t>
      </w:r>
      <w:r w:rsidRPr="00D679AF">
        <w:t>have</w:t>
      </w:r>
      <w:r w:rsidR="00D679AF" w:rsidRPr="00D679AF">
        <w:t xml:space="preserve"> </w:t>
      </w:r>
      <w:r w:rsidRPr="00D679AF">
        <w:t>any</w:t>
      </w:r>
      <w:r w:rsidR="00D679AF" w:rsidRPr="00D679AF">
        <w:t xml:space="preserve"> </w:t>
      </w:r>
      <w:r w:rsidRPr="00D679AF">
        <w:t>vascular</w:t>
      </w:r>
      <w:r w:rsidR="00D679AF" w:rsidRPr="00D679AF">
        <w:t xml:space="preserve"> </w:t>
      </w:r>
      <w:r w:rsidRPr="00D679AF">
        <w:t>event</w:t>
      </w:r>
      <w:r w:rsidR="00D679AF" w:rsidRPr="00D679AF">
        <w:t xml:space="preserve"> </w:t>
      </w:r>
      <w:r w:rsidRPr="00D679AF">
        <w:t>during</w:t>
      </w:r>
      <w:r w:rsidR="00D679AF" w:rsidRPr="00D679AF">
        <w:t xml:space="preserve"> </w:t>
      </w:r>
      <w:r w:rsidRPr="00D679AF">
        <w:t>the</w:t>
      </w:r>
      <w:r w:rsidR="00D679AF" w:rsidRPr="00D679AF">
        <w:t xml:space="preserve"> </w:t>
      </w:r>
      <w:r w:rsidRPr="00D679AF">
        <w:t>time.</w:t>
      </w:r>
      <w:r w:rsidR="00D679AF" w:rsidRPr="00D679AF">
        <w:t xml:space="preserve"> </w:t>
      </w:r>
      <w:r w:rsidRPr="00D679AF">
        <w:t>Forty-three</w:t>
      </w:r>
      <w:r w:rsidR="00D679AF" w:rsidRPr="00D679AF">
        <w:t xml:space="preserve"> </w:t>
      </w:r>
      <w:r w:rsidRPr="00D679AF">
        <w:t>cases</w:t>
      </w:r>
      <w:r w:rsidR="00D679AF" w:rsidRPr="00D679AF">
        <w:t xml:space="preserve"> </w:t>
      </w:r>
      <w:r w:rsidRPr="00D679AF">
        <w:t>and</w:t>
      </w:r>
      <w:r w:rsidR="00D679AF" w:rsidRPr="00D679AF">
        <w:t xml:space="preserve"> </w:t>
      </w:r>
      <w:r w:rsidRPr="00D679AF">
        <w:t>age-,</w:t>
      </w:r>
      <w:r w:rsidR="00D679AF" w:rsidRPr="00D679AF">
        <w:t xml:space="preserve"> </w:t>
      </w:r>
      <w:r w:rsidRPr="00D679AF">
        <w:t>sex-</w:t>
      </w:r>
      <w:r w:rsidR="00D679AF" w:rsidRPr="00D679AF">
        <w:t xml:space="preserve"> </w:t>
      </w:r>
      <w:r w:rsidRPr="00D679AF">
        <w:t>and</w:t>
      </w:r>
      <w:r w:rsidR="00D679AF" w:rsidRPr="00D679AF">
        <w:t xml:space="preserve"> </w:t>
      </w:r>
      <w:r w:rsidRPr="00D679AF">
        <w:t>center-matched</w:t>
      </w:r>
      <w:r w:rsidR="00D679AF" w:rsidRPr="00D679AF">
        <w:t xml:space="preserve"> </w:t>
      </w:r>
      <w:r w:rsidRPr="00D679AF">
        <w:t>controls</w:t>
      </w:r>
      <w:r w:rsidR="00D679AF" w:rsidRPr="00D679AF">
        <w:t xml:space="preserve"> </w:t>
      </w:r>
      <w:r w:rsidRPr="00D679AF">
        <w:t>were</w:t>
      </w:r>
      <w:r w:rsidR="00D679AF" w:rsidRPr="00D679AF">
        <w:t xml:space="preserve"> </w:t>
      </w:r>
      <w:r w:rsidRPr="00D679AF">
        <w:t>used</w:t>
      </w:r>
      <w:r w:rsidR="00D679AF" w:rsidRPr="00D679AF">
        <w:t xml:space="preserve"> </w:t>
      </w:r>
      <w:r w:rsidRPr="00D679AF">
        <w:t>in</w:t>
      </w:r>
      <w:r w:rsidR="00D679AF" w:rsidRPr="00D679AF">
        <w:t xml:space="preserve"> </w:t>
      </w:r>
      <w:r w:rsidRPr="00D679AF">
        <w:t>the</w:t>
      </w:r>
      <w:r w:rsidR="00D679AF" w:rsidRPr="00D679AF">
        <w:t xml:space="preserve"> </w:t>
      </w:r>
      <w:r w:rsidRPr="00D679AF">
        <w:t>present</w:t>
      </w:r>
      <w:r w:rsidR="00D679AF" w:rsidRPr="00D679AF">
        <w:t xml:space="preserve"> </w:t>
      </w:r>
      <w:r w:rsidRPr="00D679AF">
        <w:t>study.</w:t>
      </w:r>
      <w:r w:rsidR="00D679AF" w:rsidRPr="00D679AF">
        <w:t xml:space="preserve"> </w:t>
      </w:r>
    </w:p>
    <w:p w14:paraId="2D3B5D7B" w14:textId="2089684E" w:rsidR="006963EB" w:rsidRPr="00D679AF" w:rsidRDefault="006963EB" w:rsidP="008F0BA4">
      <w:pPr>
        <w:pStyle w:val="Heading3"/>
      </w:pPr>
      <w:bookmarkStart w:id="5" w:name="_Toc44074367"/>
      <w:r w:rsidRPr="00D679AF">
        <w:t>Sample</w:t>
      </w:r>
      <w:r w:rsidR="00D679AF" w:rsidRPr="00D679AF">
        <w:t xml:space="preserve"> </w:t>
      </w:r>
      <w:r w:rsidRPr="00D679AF">
        <w:t>set</w:t>
      </w:r>
      <w:r w:rsidR="00D679AF" w:rsidRPr="00D679AF">
        <w:t xml:space="preserve"> </w:t>
      </w:r>
      <w:r w:rsidRPr="00D679AF">
        <w:t>7</w:t>
      </w:r>
      <w:r w:rsidR="00D679AF" w:rsidRPr="00D679AF">
        <w:t xml:space="preserve"> </w:t>
      </w:r>
      <w:r w:rsidRPr="00D679AF">
        <w:t>from</w:t>
      </w:r>
      <w:r w:rsidR="00D679AF" w:rsidRPr="00D679AF">
        <w:t xml:space="preserve"> </w:t>
      </w:r>
      <w:r w:rsidRPr="00D679AF">
        <w:t>SCARF</w:t>
      </w:r>
      <w:r w:rsidR="00EA2776">
        <w:t xml:space="preserve"> study</w:t>
      </w:r>
      <w:bookmarkEnd w:id="5"/>
    </w:p>
    <w:p w14:paraId="597DFBA4" w14:textId="4E38EC0B" w:rsidR="006963EB" w:rsidRPr="00D679AF" w:rsidRDefault="006963EB" w:rsidP="006963EB">
      <w:pPr>
        <w:pStyle w:val="Text"/>
      </w:pPr>
      <w:r w:rsidRPr="00D679AF">
        <w:t>The</w:t>
      </w:r>
      <w:r w:rsidR="00D679AF" w:rsidRPr="00D679AF">
        <w:t xml:space="preserve"> </w:t>
      </w:r>
      <w:r w:rsidRPr="00D679AF">
        <w:t>Stockholm</w:t>
      </w:r>
      <w:r w:rsidR="00D679AF" w:rsidRPr="00D679AF">
        <w:t xml:space="preserve"> </w:t>
      </w:r>
      <w:r w:rsidRPr="00D679AF">
        <w:t>Coronary</w:t>
      </w:r>
      <w:r w:rsidR="00D679AF" w:rsidRPr="00D679AF">
        <w:t xml:space="preserve"> </w:t>
      </w:r>
      <w:r w:rsidRPr="00D679AF">
        <w:t>Atherosclerosis</w:t>
      </w:r>
      <w:r w:rsidR="00D679AF" w:rsidRPr="00D679AF">
        <w:t xml:space="preserve"> </w:t>
      </w:r>
      <w:r w:rsidRPr="00D679AF">
        <w:t>Risk</w:t>
      </w:r>
      <w:r w:rsidR="00D679AF" w:rsidRPr="00D679AF">
        <w:t xml:space="preserve"> </w:t>
      </w:r>
      <w:r w:rsidRPr="00D679AF">
        <w:t>Factor</w:t>
      </w:r>
      <w:r w:rsidR="00D679AF" w:rsidRPr="00D679AF">
        <w:t xml:space="preserve"> </w:t>
      </w:r>
      <w:r w:rsidRPr="00D679AF">
        <w:t>(SCARF)</w:t>
      </w:r>
      <w:r w:rsidR="00D679AF" w:rsidRPr="00D679AF">
        <w:t xml:space="preserve"> </w:t>
      </w:r>
      <w:r w:rsidRPr="00D679AF">
        <w:t>study</w:t>
      </w:r>
      <w:r w:rsidR="00D679AF" w:rsidRPr="00D679AF">
        <w:t xml:space="preserve"> </w:t>
      </w:r>
      <w:r w:rsidRPr="00D679AF">
        <w:t>included</w:t>
      </w:r>
      <w:r w:rsidR="00D679AF" w:rsidRPr="00D679AF">
        <w:t xml:space="preserve"> </w:t>
      </w:r>
      <w:r w:rsidRPr="00D679AF">
        <w:t>survivors</w:t>
      </w:r>
      <w:r w:rsidR="00D679AF" w:rsidRPr="00D679AF">
        <w:t xml:space="preserve"> </w:t>
      </w:r>
      <w:r w:rsidRPr="00D679AF">
        <w:t>of</w:t>
      </w:r>
      <w:r w:rsidR="00D679AF" w:rsidRPr="00D679AF">
        <w:t xml:space="preserve"> </w:t>
      </w:r>
      <w:r w:rsidRPr="00D679AF">
        <w:t>a</w:t>
      </w:r>
      <w:r w:rsidR="00D679AF" w:rsidRPr="00D679AF">
        <w:t xml:space="preserve"> </w:t>
      </w:r>
      <w:r w:rsidRPr="00D679AF">
        <w:t>first</w:t>
      </w:r>
      <w:r w:rsidR="00D679AF" w:rsidRPr="00D679AF">
        <w:t xml:space="preserve"> </w:t>
      </w:r>
      <w:r w:rsidRPr="00D679AF">
        <w:t>myocardial</w:t>
      </w:r>
      <w:r w:rsidR="00D679AF" w:rsidRPr="00D679AF">
        <w:t xml:space="preserve"> </w:t>
      </w:r>
      <w:r w:rsidRPr="00D679AF">
        <w:t>infarction</w:t>
      </w:r>
      <w:r w:rsidR="00D679AF" w:rsidRPr="00D679AF">
        <w:t xml:space="preserve"> </w:t>
      </w:r>
      <w:r w:rsidRPr="00D679AF">
        <w:t>(MI)</w:t>
      </w:r>
      <w:r w:rsidR="00D679AF" w:rsidRPr="00D679AF">
        <w:t xml:space="preserve"> </w:t>
      </w:r>
      <w:r w:rsidRPr="00D679AF">
        <w:t>before</w:t>
      </w:r>
      <w:r w:rsidR="00D679AF" w:rsidRPr="00D679AF">
        <w:t xml:space="preserve"> </w:t>
      </w:r>
      <w:r w:rsidRPr="00D679AF">
        <w:t>the</w:t>
      </w:r>
      <w:r w:rsidR="00D679AF" w:rsidRPr="00D679AF">
        <w:t xml:space="preserve"> </w:t>
      </w:r>
      <w:r w:rsidRPr="00D679AF">
        <w:t>age</w:t>
      </w:r>
      <w:r w:rsidR="00D679AF" w:rsidRPr="00D679AF">
        <w:t xml:space="preserve"> </w:t>
      </w:r>
      <w:r w:rsidRPr="00D679AF">
        <w:t>of</w:t>
      </w:r>
      <w:r w:rsidR="00D679AF" w:rsidRPr="00D679AF">
        <w:t xml:space="preserve"> </w:t>
      </w:r>
      <w:r w:rsidRPr="00D679AF">
        <w:t>60</w:t>
      </w:r>
      <w:r w:rsidR="00D679AF" w:rsidRPr="00D679AF">
        <w:t xml:space="preserve"> </w:t>
      </w:r>
      <w:r w:rsidRPr="00D679AF">
        <w:t>years</w:t>
      </w:r>
      <w:r w:rsidR="00D679AF" w:rsidRPr="00D679AF">
        <w:t xml:space="preserve"> </w:t>
      </w:r>
      <w:r w:rsidRPr="00D679AF">
        <w:t>and</w:t>
      </w:r>
      <w:r w:rsidR="00D679AF" w:rsidRPr="00D679AF">
        <w:t xml:space="preserve"> </w:t>
      </w:r>
      <w:r w:rsidRPr="00D679AF">
        <w:t>age-</w:t>
      </w:r>
      <w:r w:rsidR="00D679AF" w:rsidRPr="00D679AF">
        <w:t xml:space="preserve"> </w:t>
      </w:r>
      <w:r w:rsidRPr="00D679AF">
        <w:t>and</w:t>
      </w:r>
      <w:r w:rsidR="00D679AF" w:rsidRPr="00D679AF">
        <w:t xml:space="preserve"> </w:t>
      </w:r>
      <w:r w:rsidRPr="00D679AF">
        <w:t>sex-matched</w:t>
      </w:r>
      <w:r w:rsidR="00D679AF" w:rsidRPr="00D679AF">
        <w:t xml:space="preserve"> </w:t>
      </w:r>
      <w:r w:rsidRPr="00D679AF">
        <w:t>control</w:t>
      </w:r>
      <w:r w:rsidR="00D679AF" w:rsidRPr="00D679AF">
        <w:t xml:space="preserve"> </w:t>
      </w:r>
      <w:r w:rsidRPr="00D679AF">
        <w:t>subjects</w:t>
      </w:r>
      <w:r w:rsidR="00D679AF" w:rsidRPr="00D679AF">
        <w:t xml:space="preserve"> </w:t>
      </w:r>
      <w:r w:rsidRPr="00D679AF">
        <w:t>free</w:t>
      </w:r>
      <w:r w:rsidR="00D679AF" w:rsidRPr="00D679AF">
        <w:t xml:space="preserve"> </w:t>
      </w:r>
      <w:r w:rsidRPr="00D679AF">
        <w:t>from</w:t>
      </w:r>
      <w:r w:rsidR="00D679AF" w:rsidRPr="00D679AF">
        <w:t xml:space="preserve"> </w:t>
      </w:r>
      <w:r w:rsidRPr="00D679AF">
        <w:t>the</w:t>
      </w:r>
      <w:r w:rsidR="00D679AF" w:rsidRPr="00D679AF">
        <w:t xml:space="preserve"> </w:t>
      </w:r>
      <w:r w:rsidRPr="00D679AF">
        <w:t>disease</w:t>
      </w:r>
      <w:r w:rsidR="00D679AF" w:rsidRPr="00D679AF">
        <w:t xml:space="preserve"> </w:t>
      </w:r>
      <w:r w:rsidRPr="00D679AF">
        <w:t>at</w:t>
      </w:r>
      <w:r w:rsidR="00D679AF" w:rsidRPr="00D679AF">
        <w:t xml:space="preserve"> </w:t>
      </w:r>
      <w:r w:rsidRPr="00D679AF">
        <w:t>enrollment,</w:t>
      </w:r>
      <w:r w:rsidR="00D679AF" w:rsidRPr="00D679AF">
        <w:t xml:space="preserve"> </w:t>
      </w:r>
      <w:r w:rsidRPr="00D679AF">
        <w:t>between</w:t>
      </w:r>
      <w:r w:rsidR="00D679AF" w:rsidRPr="00D679AF">
        <w:t xml:space="preserve"> </w:t>
      </w:r>
      <w:r w:rsidRPr="00D679AF">
        <w:t>January</w:t>
      </w:r>
      <w:r w:rsidR="00D679AF" w:rsidRPr="00D679AF">
        <w:t xml:space="preserve"> </w:t>
      </w:r>
      <w:r w:rsidRPr="00D679AF">
        <w:t>1996</w:t>
      </w:r>
      <w:r w:rsidR="00D679AF" w:rsidRPr="00D679AF">
        <w:t xml:space="preserve"> </w:t>
      </w:r>
      <w:r w:rsidRPr="00D679AF">
        <w:t>and</w:t>
      </w:r>
      <w:r w:rsidR="00D679AF" w:rsidRPr="00D679AF">
        <w:t xml:space="preserve"> </w:t>
      </w:r>
      <w:r w:rsidRPr="00D679AF">
        <w:t>December</w:t>
      </w:r>
      <w:r w:rsidR="00D679AF" w:rsidRPr="00D679AF">
        <w:t xml:space="preserve"> </w:t>
      </w:r>
      <w:r w:rsidRPr="00D679AF">
        <w:t>2000</w:t>
      </w:r>
      <w:r w:rsidR="00D679AF" w:rsidRPr="00D679AF">
        <w:t xml:space="preserve"> </w:t>
      </w:r>
      <w:r w:rsidRPr="00D679AF">
        <w:fldChar w:fldCharType="begin">
          <w:fldData xml:space="preserve">PEVuZE5vdGU+PENpdGU+PEF1dGhvcj5TYW1uZWfDpXJkPC9BdXRob3I+PFllYXI+MjAwNTwvWWVh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</w:fldData>
        </w:fldChar>
      </w:r>
      <w:r w:rsidR="00C806C6">
        <w:instrText xml:space="preserve"> ADDIN EN.CITE </w:instrText>
      </w:r>
      <w:r w:rsidR="00C806C6">
        <w:fldChar w:fldCharType="begin">
          <w:fldData xml:space="preserve">PEVuZE5vdGU+PENpdGU+PEF1dGhvcj5TYW1uZWfDpXJkPC9BdXRob3I+PFllYXI+MjAwNTwvWWVh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</w:fldData>
        </w:fldChar>
      </w:r>
      <w:r w:rsidR="00C806C6">
        <w:instrText xml:space="preserve"> ADDIN EN.CITE.DATA </w:instrText>
      </w:r>
      <w:r w:rsidR="00C806C6">
        <w:fldChar w:fldCharType="end"/>
      </w:r>
      <w:r w:rsidRPr="00D679AF">
        <w:fldChar w:fldCharType="separate"/>
      </w:r>
      <w:r w:rsidR="00C806C6">
        <w:rPr>
          <w:noProof/>
        </w:rPr>
        <w:t>(Samnegård et al, 2005)</w:t>
      </w:r>
      <w:r w:rsidRPr="00D679AF">
        <w:fldChar w:fldCharType="end"/>
      </w:r>
      <w:r w:rsidRPr="00D679AF">
        <w:t>.</w:t>
      </w:r>
      <w:r w:rsidR="00D679AF" w:rsidRPr="00D679AF">
        <w:t xml:space="preserve"> </w:t>
      </w:r>
      <w:r w:rsidRPr="00D679AF">
        <w:t>Cases</w:t>
      </w:r>
      <w:r w:rsidR="00D679AF" w:rsidRPr="00D679AF">
        <w:t xml:space="preserve"> </w:t>
      </w:r>
      <w:r w:rsidRPr="00D679AF">
        <w:t>were</w:t>
      </w:r>
      <w:r w:rsidR="00D679AF" w:rsidRPr="00D679AF">
        <w:t xml:space="preserve"> </w:t>
      </w:r>
      <w:r w:rsidRPr="00D679AF">
        <w:t>patients</w:t>
      </w:r>
      <w:r w:rsidR="00D679AF" w:rsidRPr="00D679AF">
        <w:t xml:space="preserve"> </w:t>
      </w:r>
      <w:r w:rsidRPr="00D679AF">
        <w:t>admitted</w:t>
      </w:r>
      <w:r w:rsidR="00D679AF" w:rsidRPr="00D679AF">
        <w:t xml:space="preserve"> </w:t>
      </w:r>
      <w:r w:rsidRPr="00D679AF">
        <w:t>to</w:t>
      </w:r>
      <w:r w:rsidR="00D679AF" w:rsidRPr="00D679AF">
        <w:t xml:space="preserve"> </w:t>
      </w:r>
      <w:r w:rsidRPr="00D679AF">
        <w:t>the</w:t>
      </w:r>
      <w:r w:rsidR="00D679AF" w:rsidRPr="00D679AF">
        <w:t xml:space="preserve"> </w:t>
      </w:r>
      <w:r w:rsidRPr="00D679AF">
        <w:t>three</w:t>
      </w:r>
      <w:r w:rsidR="00D679AF" w:rsidRPr="00D679AF">
        <w:t xml:space="preserve"> </w:t>
      </w:r>
      <w:r w:rsidRPr="00D679AF">
        <w:t>hospitals</w:t>
      </w:r>
      <w:r w:rsidR="00D679AF" w:rsidRPr="00D679AF">
        <w:t xml:space="preserve"> </w:t>
      </w:r>
      <w:r w:rsidRPr="00D679AF">
        <w:t>in</w:t>
      </w:r>
      <w:r w:rsidR="00D679AF" w:rsidRPr="00D679AF">
        <w:t xml:space="preserve"> </w:t>
      </w:r>
      <w:r w:rsidRPr="00D679AF">
        <w:t>the</w:t>
      </w:r>
      <w:r w:rsidR="00D679AF" w:rsidRPr="00D679AF">
        <w:t xml:space="preserve"> </w:t>
      </w:r>
      <w:r w:rsidRPr="00D679AF">
        <w:t>northern</w:t>
      </w:r>
      <w:r w:rsidR="00D679AF" w:rsidRPr="00D679AF">
        <w:t xml:space="preserve"> </w:t>
      </w:r>
      <w:r w:rsidRPr="00D679AF">
        <w:t>part</w:t>
      </w:r>
      <w:r w:rsidR="00D679AF" w:rsidRPr="00D679AF">
        <w:t xml:space="preserve"> </w:t>
      </w:r>
      <w:r w:rsidRPr="00D679AF">
        <w:t>of</w:t>
      </w:r>
      <w:r w:rsidR="00D679AF" w:rsidRPr="00D679AF">
        <w:t xml:space="preserve"> </w:t>
      </w:r>
      <w:r w:rsidRPr="00D679AF">
        <w:t>Stockholm</w:t>
      </w:r>
      <w:r w:rsidR="00D679AF" w:rsidRPr="00D679AF">
        <w:t xml:space="preserve"> </w:t>
      </w:r>
      <w:r w:rsidRPr="00D679AF">
        <w:t>area</w:t>
      </w:r>
      <w:r w:rsidR="00D679AF" w:rsidRPr="00D679AF">
        <w:t xml:space="preserve"> </w:t>
      </w:r>
      <w:r w:rsidRPr="00D679AF">
        <w:t>with</w:t>
      </w:r>
      <w:r w:rsidR="00D679AF" w:rsidRPr="00D679AF">
        <w:t xml:space="preserve"> </w:t>
      </w:r>
      <w:r w:rsidRPr="00D679AF">
        <w:t>an</w:t>
      </w:r>
      <w:r w:rsidR="00D679AF" w:rsidRPr="00D679AF">
        <w:t xml:space="preserve"> </w:t>
      </w:r>
      <w:r w:rsidRPr="00D679AF">
        <w:t>ongoing</w:t>
      </w:r>
      <w:r w:rsidR="00D679AF" w:rsidRPr="00D679AF">
        <w:t xml:space="preserve"> </w:t>
      </w:r>
      <w:r w:rsidRPr="00D679AF">
        <w:t>cardiac</w:t>
      </w:r>
      <w:r w:rsidR="00D679AF" w:rsidRPr="00D679AF">
        <w:t xml:space="preserve"> </w:t>
      </w:r>
      <w:r w:rsidRPr="00D679AF">
        <w:t>event,</w:t>
      </w:r>
      <w:r w:rsidR="00D679AF" w:rsidRPr="00D679AF">
        <w:t xml:space="preserve"> </w:t>
      </w:r>
      <w:r w:rsidRPr="00D679AF">
        <w:t>and</w:t>
      </w:r>
      <w:r w:rsidR="00D679AF" w:rsidRPr="00D679AF">
        <w:t xml:space="preserve"> </w:t>
      </w:r>
      <w:r w:rsidRPr="00D679AF">
        <w:t>controls</w:t>
      </w:r>
      <w:r w:rsidR="00D679AF" w:rsidRPr="00D679AF">
        <w:t xml:space="preserve"> </w:t>
      </w:r>
      <w:r w:rsidRPr="00D679AF">
        <w:t>were</w:t>
      </w:r>
      <w:r w:rsidR="00D679AF" w:rsidRPr="00D679AF">
        <w:t xml:space="preserve"> </w:t>
      </w:r>
      <w:r w:rsidRPr="00D679AF">
        <w:t>recruited</w:t>
      </w:r>
      <w:r w:rsidR="00D679AF" w:rsidRPr="00D679AF">
        <w:t xml:space="preserve"> </w:t>
      </w:r>
      <w:r w:rsidRPr="00D679AF">
        <w:t>in</w:t>
      </w:r>
      <w:r w:rsidR="00D679AF" w:rsidRPr="00D679AF">
        <w:t xml:space="preserve"> </w:t>
      </w:r>
      <w:r w:rsidRPr="00D679AF">
        <w:t>parallel</w:t>
      </w:r>
      <w:r w:rsidR="00D679AF" w:rsidRPr="00D679AF">
        <w:t xml:space="preserve"> </w:t>
      </w:r>
      <w:r w:rsidRPr="00D679AF">
        <w:t>from</w:t>
      </w:r>
      <w:r w:rsidR="00D679AF" w:rsidRPr="00D679AF">
        <w:t xml:space="preserve"> </w:t>
      </w:r>
      <w:r w:rsidRPr="00D679AF">
        <w:t>the</w:t>
      </w:r>
      <w:r w:rsidR="00D679AF" w:rsidRPr="00D679AF">
        <w:t xml:space="preserve"> </w:t>
      </w:r>
      <w:r w:rsidRPr="00D679AF">
        <w:t>general</w:t>
      </w:r>
      <w:r w:rsidR="00D679AF" w:rsidRPr="00D679AF">
        <w:t xml:space="preserve"> </w:t>
      </w:r>
      <w:r w:rsidRPr="00D679AF">
        <w:t>population</w:t>
      </w:r>
      <w:r w:rsidR="00D679AF" w:rsidRPr="00D679AF">
        <w:t xml:space="preserve"> </w:t>
      </w:r>
      <w:r w:rsidRPr="00D679AF">
        <w:t>of</w:t>
      </w:r>
      <w:r w:rsidR="00D679AF" w:rsidRPr="00D679AF">
        <w:t xml:space="preserve"> </w:t>
      </w:r>
      <w:r w:rsidRPr="00D679AF">
        <w:t>the</w:t>
      </w:r>
      <w:r w:rsidR="00D679AF" w:rsidRPr="00D679AF">
        <w:t xml:space="preserve"> </w:t>
      </w:r>
      <w:r w:rsidRPr="00D679AF">
        <w:t>same</w:t>
      </w:r>
      <w:r w:rsidR="00D679AF" w:rsidRPr="00D679AF">
        <w:t xml:space="preserve"> </w:t>
      </w:r>
      <w:r w:rsidRPr="00D679AF">
        <w:t>residence</w:t>
      </w:r>
      <w:r w:rsidR="00D679AF" w:rsidRPr="00D679AF">
        <w:t xml:space="preserve"> </w:t>
      </w:r>
      <w:r w:rsidRPr="00D679AF">
        <w:t>area.</w:t>
      </w:r>
      <w:r w:rsidR="00D679AF" w:rsidRPr="00D679AF">
        <w:t xml:space="preserve"> </w:t>
      </w:r>
      <w:r w:rsidR="00D449E5" w:rsidRPr="00D679AF">
        <w:t>The</w:t>
      </w:r>
      <w:r w:rsidR="00D679AF" w:rsidRPr="00D679AF">
        <w:t xml:space="preserve"> </w:t>
      </w:r>
      <w:r w:rsidR="003F2D2C" w:rsidRPr="00D679AF">
        <w:t>blood</w:t>
      </w:r>
      <w:r w:rsidR="00D679AF" w:rsidRPr="00D679AF">
        <w:t xml:space="preserve"> </w:t>
      </w:r>
      <w:r w:rsidR="003F2D2C" w:rsidRPr="00D679AF">
        <w:t>samples</w:t>
      </w:r>
      <w:r w:rsidR="00D679AF" w:rsidRPr="00D679AF">
        <w:t xml:space="preserve"> </w:t>
      </w:r>
      <w:r w:rsidRPr="00D679AF">
        <w:t>were</w:t>
      </w:r>
      <w:r w:rsidR="00D679AF" w:rsidRPr="00D679AF">
        <w:t xml:space="preserve"> </w:t>
      </w:r>
      <w:r w:rsidR="003F2D2C" w:rsidRPr="00D679AF">
        <w:t>collected</w:t>
      </w:r>
      <w:r w:rsidR="00D679AF" w:rsidRPr="00D679AF">
        <w:t xml:space="preserve"> </w:t>
      </w:r>
      <w:r w:rsidRPr="00D679AF">
        <w:t>3</w:t>
      </w:r>
      <w:r w:rsidR="00D679AF" w:rsidRPr="00D679AF">
        <w:t xml:space="preserve"> </w:t>
      </w:r>
      <w:r w:rsidRPr="00D679AF">
        <w:t>months</w:t>
      </w:r>
      <w:r w:rsidR="00D679AF" w:rsidRPr="00D679AF">
        <w:t xml:space="preserve"> </w:t>
      </w:r>
      <w:r w:rsidRPr="00D679AF">
        <w:t>after</w:t>
      </w:r>
      <w:r w:rsidR="00D679AF" w:rsidRPr="00D679AF">
        <w:t xml:space="preserve"> </w:t>
      </w:r>
      <w:r w:rsidRPr="00D679AF">
        <w:t>the</w:t>
      </w:r>
      <w:r w:rsidR="00D679AF" w:rsidRPr="00D679AF">
        <w:t xml:space="preserve"> </w:t>
      </w:r>
      <w:r w:rsidRPr="00D679AF">
        <w:t>index</w:t>
      </w:r>
      <w:r w:rsidR="00D679AF" w:rsidRPr="00D679AF">
        <w:t xml:space="preserve"> </w:t>
      </w:r>
      <w:r w:rsidRPr="00D679AF">
        <w:t>cardiac</w:t>
      </w:r>
      <w:r w:rsidR="00D679AF" w:rsidRPr="00D679AF">
        <w:t xml:space="preserve"> </w:t>
      </w:r>
      <w:r w:rsidRPr="00D679AF">
        <w:t>event.</w:t>
      </w:r>
    </w:p>
    <w:p w14:paraId="512BB91D" w14:textId="63E7E4FB" w:rsidR="006963EB" w:rsidRPr="00D679AF" w:rsidRDefault="006963EB" w:rsidP="008F0BA4">
      <w:pPr>
        <w:pStyle w:val="Heading3"/>
      </w:pPr>
      <w:bookmarkStart w:id="6" w:name="_Toc44074368"/>
      <w:r w:rsidRPr="00D679AF">
        <w:t>Sample</w:t>
      </w:r>
      <w:r w:rsidR="00D679AF" w:rsidRPr="00D679AF">
        <w:t xml:space="preserve"> </w:t>
      </w:r>
      <w:r w:rsidRPr="00D679AF">
        <w:t>set</w:t>
      </w:r>
      <w:r w:rsidR="00D679AF" w:rsidRPr="00D679AF">
        <w:t xml:space="preserve"> </w:t>
      </w:r>
      <w:r w:rsidRPr="00D679AF">
        <w:t>8</w:t>
      </w:r>
      <w:r w:rsidR="00D679AF" w:rsidRPr="00D679AF">
        <w:t xml:space="preserve"> </w:t>
      </w:r>
      <w:r w:rsidRPr="00D679AF">
        <w:t>from</w:t>
      </w:r>
      <w:r w:rsidR="00D679AF" w:rsidRPr="00D679AF">
        <w:t xml:space="preserve"> </w:t>
      </w:r>
      <w:r w:rsidRPr="00D679AF">
        <w:t>CHAPS</w:t>
      </w:r>
      <w:bookmarkEnd w:id="6"/>
      <w:r w:rsidR="00EA2776">
        <w:t xml:space="preserve"> </w:t>
      </w:r>
    </w:p>
    <w:p w14:paraId="15697504" w14:textId="1A7E3903" w:rsidR="006963EB" w:rsidRPr="00D679AF" w:rsidRDefault="006963EB" w:rsidP="006963EB">
      <w:pPr>
        <w:pStyle w:val="Text"/>
        <w:rPr>
          <w:lang w:eastAsia="ko-KR"/>
        </w:rPr>
      </w:pPr>
      <w:r w:rsidRPr="00D679AF">
        <w:t>In</w:t>
      </w:r>
      <w:r w:rsidR="00D679AF" w:rsidRPr="00D679AF">
        <w:t xml:space="preserve"> </w:t>
      </w:r>
      <w:r w:rsidRPr="00D679AF">
        <w:t>the</w:t>
      </w:r>
      <w:r w:rsidR="00D679AF" w:rsidRPr="00D679AF">
        <w:t xml:space="preserve"> </w:t>
      </w:r>
      <w:proofErr w:type="spellStart"/>
      <w:r w:rsidRPr="00D679AF">
        <w:t>Carlscrona</w:t>
      </w:r>
      <w:proofErr w:type="spellEnd"/>
      <w:r w:rsidR="00D679AF" w:rsidRPr="00D679AF">
        <w:t xml:space="preserve"> </w:t>
      </w:r>
      <w:r w:rsidRPr="00D679AF">
        <w:t>Heart</w:t>
      </w:r>
      <w:r w:rsidR="00D679AF" w:rsidRPr="00D679AF">
        <w:t xml:space="preserve"> </w:t>
      </w:r>
      <w:r w:rsidRPr="00D679AF">
        <w:t>Attack</w:t>
      </w:r>
      <w:r w:rsidR="00D679AF" w:rsidRPr="00D679AF">
        <w:t xml:space="preserve"> </w:t>
      </w:r>
      <w:r w:rsidRPr="00D679AF">
        <w:t>Prognosis</w:t>
      </w:r>
      <w:r w:rsidR="00D679AF" w:rsidRPr="00D679AF">
        <w:t xml:space="preserve"> </w:t>
      </w:r>
      <w:r w:rsidRPr="00D679AF">
        <w:t>Study</w:t>
      </w:r>
      <w:r w:rsidR="00D679AF" w:rsidRPr="00D679AF">
        <w:t xml:space="preserve"> </w:t>
      </w:r>
      <w:r w:rsidRPr="00D679AF">
        <w:t>(CHAPS),</w:t>
      </w:r>
      <w:r w:rsidR="00D679AF" w:rsidRPr="00D679AF">
        <w:t xml:space="preserve"> </w:t>
      </w:r>
      <w:r w:rsidRPr="00D679AF">
        <w:t>5292</w:t>
      </w:r>
      <w:r w:rsidR="00D679AF" w:rsidRPr="00D679AF">
        <w:t xml:space="preserve"> </w:t>
      </w:r>
      <w:r w:rsidRPr="00D679AF">
        <w:t>human</w:t>
      </w:r>
      <w:r w:rsidR="00D679AF" w:rsidRPr="00D679AF">
        <w:t xml:space="preserve"> </w:t>
      </w:r>
      <w:r w:rsidRPr="00D679AF">
        <w:t>subjects</w:t>
      </w:r>
      <w:r w:rsidR="00D679AF" w:rsidRPr="00D679AF">
        <w:t xml:space="preserve"> </w:t>
      </w:r>
      <w:r w:rsidRPr="00D679AF">
        <w:t>were</w:t>
      </w:r>
      <w:r w:rsidR="00D679AF" w:rsidRPr="00D679AF">
        <w:t xml:space="preserve"> </w:t>
      </w:r>
      <w:r w:rsidRPr="00D679AF">
        <w:t>consecutively</w:t>
      </w:r>
      <w:r w:rsidR="00D679AF" w:rsidRPr="00D679AF">
        <w:t xml:space="preserve"> </w:t>
      </w:r>
      <w:r w:rsidRPr="00D679AF">
        <w:t>recruited</w:t>
      </w:r>
      <w:r w:rsidR="00D679AF" w:rsidRPr="00D679AF">
        <w:t xml:space="preserve"> </w:t>
      </w:r>
      <w:r w:rsidRPr="00D679AF">
        <w:t>and</w:t>
      </w:r>
      <w:r w:rsidR="00D679AF" w:rsidRPr="00D679AF">
        <w:t xml:space="preserve"> </w:t>
      </w:r>
      <w:r w:rsidRPr="00D679AF">
        <w:t>EDTA</w:t>
      </w:r>
      <w:r w:rsidR="00D679AF" w:rsidRPr="00D679AF">
        <w:t xml:space="preserve"> </w:t>
      </w:r>
      <w:r w:rsidRPr="00D679AF">
        <w:t>plasma</w:t>
      </w:r>
      <w:r w:rsidR="00D679AF" w:rsidRPr="00D679AF">
        <w:t xml:space="preserve"> </w:t>
      </w:r>
      <w:r w:rsidRPr="00D679AF">
        <w:t>samples</w:t>
      </w:r>
      <w:r w:rsidR="00D679AF" w:rsidRPr="00D679AF">
        <w:t xml:space="preserve"> </w:t>
      </w:r>
      <w:r w:rsidRPr="00D679AF">
        <w:t>were</w:t>
      </w:r>
      <w:r w:rsidR="00D679AF" w:rsidRPr="00D679AF">
        <w:t xml:space="preserve"> </w:t>
      </w:r>
      <w:r w:rsidRPr="00D679AF">
        <w:t>collected</w:t>
      </w:r>
      <w:r w:rsidR="00D679AF" w:rsidRPr="00D679AF">
        <w:t xml:space="preserve"> </w:t>
      </w:r>
      <w:r w:rsidRPr="00D679AF">
        <w:t>in</w:t>
      </w:r>
      <w:r w:rsidR="00D679AF" w:rsidRPr="00D679AF">
        <w:t xml:space="preserve"> </w:t>
      </w:r>
      <w:r w:rsidRPr="00D679AF">
        <w:t>a</w:t>
      </w:r>
      <w:r w:rsidR="00D679AF" w:rsidRPr="00D679AF">
        <w:t xml:space="preserve"> </w:t>
      </w:r>
      <w:r w:rsidRPr="00D679AF">
        <w:t>coronary</w:t>
      </w:r>
      <w:r w:rsidR="00D679AF" w:rsidRPr="00D679AF">
        <w:t xml:space="preserve"> </w:t>
      </w:r>
      <w:r w:rsidRPr="00D679AF">
        <w:t>intensive</w:t>
      </w:r>
      <w:r w:rsidR="00D679AF" w:rsidRPr="00D679AF">
        <w:t xml:space="preserve"> </w:t>
      </w:r>
      <w:r w:rsidRPr="00D679AF">
        <w:t>care</w:t>
      </w:r>
      <w:r w:rsidR="00D679AF" w:rsidRPr="00D679AF">
        <w:t xml:space="preserve"> </w:t>
      </w:r>
      <w:r w:rsidRPr="00D679AF">
        <w:t>unit</w:t>
      </w:r>
      <w:r w:rsidR="00D679AF" w:rsidRPr="00D679AF">
        <w:t xml:space="preserve"> </w:t>
      </w:r>
      <w:r w:rsidRPr="00D679AF">
        <w:t>during</w:t>
      </w:r>
      <w:r w:rsidR="00D679AF" w:rsidRPr="00D679AF">
        <w:t xml:space="preserve"> </w:t>
      </w:r>
      <w:r w:rsidRPr="00D679AF">
        <w:t>1992</w:t>
      </w:r>
      <w:r w:rsidR="00D679AF" w:rsidRPr="00D679AF">
        <w:t xml:space="preserve"> </w:t>
      </w:r>
      <w:r w:rsidRPr="00D679AF">
        <w:t>to</w:t>
      </w:r>
      <w:r w:rsidR="00D679AF" w:rsidRPr="00D679AF">
        <w:t xml:space="preserve"> </w:t>
      </w:r>
      <w:r w:rsidRPr="00D679AF">
        <w:t>1996</w:t>
      </w:r>
      <w:r w:rsidR="00D679AF" w:rsidRPr="00D679AF">
        <w:t xml:space="preserve"> </w:t>
      </w:r>
      <w:r w:rsidRPr="00D679AF">
        <w:fldChar w:fldCharType="begin">
          <w:fldData xml:space="preserve">PEVuZE5vdGU+PENpdGU+PEF1dGhvcj5PZGViZXJnPC9BdXRob3I+PFllYXI+MjAxNDwvWWVhcj48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=
</w:fldData>
        </w:fldChar>
      </w:r>
      <w:r w:rsidR="00C806C6">
        <w:instrText xml:space="preserve"> ADDIN EN.CITE </w:instrText>
      </w:r>
      <w:r w:rsidR="00C806C6">
        <w:fldChar w:fldCharType="begin">
          <w:fldData xml:space="preserve">PEVuZE5vdGU+PENpdGU+PEF1dGhvcj5PZGViZXJnPC9BdXRob3I+PFllYXI+MjAxNDwvWWVhcj48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=
</w:fldData>
        </w:fldChar>
      </w:r>
      <w:r w:rsidR="00C806C6">
        <w:instrText xml:space="preserve"> ADDIN EN.CITE.DATA </w:instrText>
      </w:r>
      <w:r w:rsidR="00C806C6">
        <w:fldChar w:fldCharType="end"/>
      </w:r>
      <w:r w:rsidRPr="00D679AF">
        <w:fldChar w:fldCharType="separate"/>
      </w:r>
      <w:r w:rsidR="00C806C6">
        <w:rPr>
          <w:noProof/>
        </w:rPr>
        <w:t>(Odeberg et al, 2014)</w:t>
      </w:r>
      <w:r w:rsidRPr="00D679AF">
        <w:fldChar w:fldCharType="end"/>
      </w:r>
      <w:r w:rsidRPr="00D679AF">
        <w:t>.</w:t>
      </w:r>
      <w:r w:rsidR="00D679AF" w:rsidRPr="00D679AF">
        <w:t xml:space="preserve"> </w:t>
      </w:r>
      <w:r w:rsidRPr="00D679AF">
        <w:t>Of</w:t>
      </w:r>
      <w:r w:rsidR="00D679AF" w:rsidRPr="00D679AF">
        <w:t xml:space="preserve"> </w:t>
      </w:r>
      <w:r w:rsidRPr="00D679AF">
        <w:t>these</w:t>
      </w:r>
      <w:r w:rsidR="00D679AF" w:rsidRPr="00D679AF">
        <w:t xml:space="preserve"> </w:t>
      </w:r>
      <w:r w:rsidRPr="00D679AF">
        <w:t>908</w:t>
      </w:r>
      <w:r w:rsidR="00D679AF" w:rsidRPr="00D679AF">
        <w:t xml:space="preserve"> </w:t>
      </w:r>
      <w:r w:rsidRPr="00D679AF">
        <w:t>patients</w:t>
      </w:r>
      <w:r w:rsidR="00D679AF" w:rsidRPr="00D679AF">
        <w:t xml:space="preserve"> </w:t>
      </w:r>
      <w:r w:rsidRPr="00D679AF">
        <w:t>aged</w:t>
      </w:r>
      <w:r w:rsidR="00D679AF" w:rsidRPr="00D679AF">
        <w:t xml:space="preserve"> </w:t>
      </w:r>
      <w:r w:rsidRPr="00D679AF">
        <w:t>30–74</w:t>
      </w:r>
      <w:r w:rsidR="00D679AF" w:rsidRPr="00D679AF">
        <w:t xml:space="preserve"> </w:t>
      </w:r>
      <w:r w:rsidRPr="00D679AF">
        <w:t>years</w:t>
      </w:r>
      <w:r w:rsidR="00D679AF" w:rsidRPr="00D679AF">
        <w:t xml:space="preserve"> </w:t>
      </w:r>
      <w:r w:rsidRPr="00D679AF">
        <w:t>had</w:t>
      </w:r>
      <w:r w:rsidR="00D679AF" w:rsidRPr="00D679AF">
        <w:t xml:space="preserve"> </w:t>
      </w:r>
      <w:r w:rsidRPr="00D679AF">
        <w:t>at</w:t>
      </w:r>
      <w:r w:rsidR="00D679AF" w:rsidRPr="00D679AF">
        <w:t xml:space="preserve"> </w:t>
      </w:r>
      <w:r w:rsidRPr="00D679AF">
        <w:t>discharge</w:t>
      </w:r>
      <w:r w:rsidR="00D679AF" w:rsidRPr="00D679AF">
        <w:t xml:space="preserve"> </w:t>
      </w:r>
      <w:r w:rsidRPr="00D679AF">
        <w:t>received</w:t>
      </w:r>
      <w:r w:rsidR="00D679AF" w:rsidRPr="00D679AF">
        <w:t xml:space="preserve"> </w:t>
      </w:r>
      <w:r w:rsidRPr="00D679AF">
        <w:t>the</w:t>
      </w:r>
      <w:r w:rsidR="00D679AF" w:rsidRPr="00D679AF">
        <w:t xml:space="preserve"> </w:t>
      </w:r>
      <w:r w:rsidRPr="00D679AF">
        <w:t>diagnosis</w:t>
      </w:r>
      <w:r w:rsidR="00D679AF" w:rsidRPr="00D679AF">
        <w:t xml:space="preserve"> </w:t>
      </w:r>
      <w:r w:rsidRPr="00D679AF">
        <w:t>of</w:t>
      </w:r>
      <w:r w:rsidR="00D679AF" w:rsidRPr="00D679AF">
        <w:t xml:space="preserve"> </w:t>
      </w:r>
      <w:r w:rsidRPr="00D679AF">
        <w:t>either</w:t>
      </w:r>
      <w:r w:rsidR="00D679AF" w:rsidRPr="00D679AF">
        <w:t xml:space="preserve"> </w:t>
      </w:r>
      <w:r w:rsidR="003F2D2C" w:rsidRPr="00D679AF">
        <w:t>myocardial</w:t>
      </w:r>
      <w:r w:rsidR="00D679AF" w:rsidRPr="00D679AF">
        <w:t xml:space="preserve"> </w:t>
      </w:r>
      <w:r w:rsidR="003F2D2C" w:rsidRPr="00D679AF">
        <w:t>infarction</w:t>
      </w:r>
      <w:r w:rsidR="00D679AF" w:rsidRPr="00D679AF">
        <w:t xml:space="preserve"> </w:t>
      </w:r>
      <w:r w:rsidRPr="00D679AF">
        <w:t>(527)</w:t>
      </w:r>
      <w:r w:rsidR="00D679AF" w:rsidRPr="00D679AF">
        <w:t xml:space="preserve"> </w:t>
      </w:r>
      <w:r w:rsidRPr="00D679AF">
        <w:t>or</w:t>
      </w:r>
      <w:r w:rsidR="00D679AF" w:rsidRPr="00D679AF">
        <w:t xml:space="preserve"> </w:t>
      </w:r>
      <w:r w:rsidR="003F2D2C" w:rsidRPr="00D679AF">
        <w:t>unstable</w:t>
      </w:r>
      <w:r w:rsidR="00D679AF" w:rsidRPr="00D679AF">
        <w:t xml:space="preserve"> </w:t>
      </w:r>
      <w:r w:rsidR="003F2D2C" w:rsidRPr="00D679AF">
        <w:t>angina</w:t>
      </w:r>
      <w:r w:rsidR="00D679AF" w:rsidRPr="00D679AF">
        <w:t xml:space="preserve"> </w:t>
      </w:r>
      <w:r w:rsidRPr="00D679AF">
        <w:t>(381).</w:t>
      </w:r>
      <w:r w:rsidR="00D679AF" w:rsidRPr="00D679AF">
        <w:t xml:space="preserve"> </w:t>
      </w:r>
      <w:r w:rsidRPr="00D679AF">
        <w:t>As</w:t>
      </w:r>
      <w:r w:rsidR="00D679AF" w:rsidRPr="00D679AF">
        <w:t xml:space="preserve"> </w:t>
      </w:r>
      <w:r w:rsidRPr="00D679AF">
        <w:t>control</w:t>
      </w:r>
      <w:r w:rsidR="00D679AF" w:rsidRPr="00D679AF">
        <w:t xml:space="preserve"> </w:t>
      </w:r>
      <w:r w:rsidRPr="00D679AF">
        <w:t>group,</w:t>
      </w:r>
      <w:r w:rsidR="00D679AF" w:rsidRPr="00D679AF">
        <w:t xml:space="preserve"> </w:t>
      </w:r>
      <w:r w:rsidRPr="00D679AF">
        <w:t>948</w:t>
      </w:r>
      <w:r w:rsidR="00D679AF" w:rsidRPr="00D679AF">
        <w:t xml:space="preserve"> </w:t>
      </w:r>
      <w:r w:rsidRPr="00D679AF">
        <w:t>patients</w:t>
      </w:r>
      <w:r w:rsidR="00D679AF" w:rsidRPr="00D679AF">
        <w:t xml:space="preserve"> </w:t>
      </w:r>
      <w:r w:rsidRPr="00D679AF">
        <w:t>aged</w:t>
      </w:r>
      <w:r w:rsidR="00D679AF" w:rsidRPr="00D679AF">
        <w:t xml:space="preserve"> </w:t>
      </w:r>
      <w:r w:rsidRPr="00D679AF">
        <w:t>30–74</w:t>
      </w:r>
      <w:r w:rsidR="00D679AF" w:rsidRPr="00D679AF">
        <w:t xml:space="preserve"> </w:t>
      </w:r>
      <w:r w:rsidRPr="00D679AF">
        <w:t>years</w:t>
      </w:r>
      <w:r w:rsidR="00D679AF" w:rsidRPr="00D679AF">
        <w:t xml:space="preserve"> </w:t>
      </w:r>
      <w:r w:rsidRPr="00D679AF">
        <w:t>were</w:t>
      </w:r>
      <w:r w:rsidR="00D679AF" w:rsidRPr="00D679AF">
        <w:t xml:space="preserve"> </w:t>
      </w:r>
      <w:r w:rsidRPr="00D679AF">
        <w:t>identified</w:t>
      </w:r>
      <w:r w:rsidR="00D679AF" w:rsidRPr="00D679AF">
        <w:t xml:space="preserve"> </w:t>
      </w:r>
      <w:r w:rsidRPr="00D679AF">
        <w:t>who</w:t>
      </w:r>
      <w:r w:rsidR="00D679AF" w:rsidRPr="00D679AF">
        <w:t xml:space="preserve"> </w:t>
      </w:r>
      <w:r w:rsidRPr="00D679AF">
        <w:t>were</w:t>
      </w:r>
      <w:r w:rsidR="00D679AF" w:rsidRPr="00D679AF">
        <w:t xml:space="preserve"> </w:t>
      </w:r>
      <w:r w:rsidRPr="00D679AF">
        <w:t>admitted</w:t>
      </w:r>
      <w:r w:rsidR="00D679AF" w:rsidRPr="00D679AF">
        <w:t xml:space="preserve"> </w:t>
      </w:r>
      <w:r w:rsidRPr="00D679AF">
        <w:t>with</w:t>
      </w:r>
      <w:r w:rsidR="00D679AF" w:rsidRPr="00D679AF">
        <w:t xml:space="preserve"> </w:t>
      </w:r>
      <w:r w:rsidRPr="00D679AF">
        <w:t>suspected</w:t>
      </w:r>
      <w:r w:rsidR="00D679AF" w:rsidRPr="00D679AF">
        <w:t xml:space="preserve"> </w:t>
      </w:r>
      <w:r w:rsidR="003F2D2C" w:rsidRPr="00D679AF">
        <w:t>acute</w:t>
      </w:r>
      <w:r w:rsidR="00D679AF" w:rsidRPr="00D679AF">
        <w:t xml:space="preserve"> </w:t>
      </w:r>
      <w:r w:rsidR="003F2D2C" w:rsidRPr="00D679AF">
        <w:t>coronary</w:t>
      </w:r>
      <w:r w:rsidR="00D679AF" w:rsidRPr="00D679AF">
        <w:t xml:space="preserve"> </w:t>
      </w:r>
      <w:r w:rsidR="003F2D2C" w:rsidRPr="00D679AF">
        <w:t>syndrome</w:t>
      </w:r>
      <w:r w:rsidR="00D679AF" w:rsidRPr="00D679AF">
        <w:t xml:space="preserve"> </w:t>
      </w:r>
      <w:r w:rsidR="003F2D2C" w:rsidRPr="00D679AF">
        <w:t>(</w:t>
      </w:r>
      <w:r w:rsidRPr="00D679AF">
        <w:t>ACS</w:t>
      </w:r>
      <w:r w:rsidR="003F2D2C" w:rsidRPr="00D679AF">
        <w:t>)</w:t>
      </w:r>
      <w:r w:rsidRPr="00D679AF">
        <w:t>,</w:t>
      </w:r>
      <w:r w:rsidR="00D679AF" w:rsidRPr="00D679AF">
        <w:t xml:space="preserve"> </w:t>
      </w:r>
      <w:r w:rsidRPr="00D679AF">
        <w:t>but</w:t>
      </w:r>
      <w:r w:rsidR="00D679AF" w:rsidRPr="00D679AF">
        <w:t xml:space="preserve"> </w:t>
      </w:r>
      <w:r w:rsidRPr="00D679AF">
        <w:t>were</w:t>
      </w:r>
      <w:r w:rsidR="00D679AF" w:rsidRPr="00D679AF">
        <w:t xml:space="preserve"> </w:t>
      </w:r>
      <w:r w:rsidRPr="00D679AF">
        <w:t>subsequently</w:t>
      </w:r>
      <w:r w:rsidR="00D679AF" w:rsidRPr="00D679AF">
        <w:t xml:space="preserve"> </w:t>
      </w:r>
      <w:r w:rsidRPr="00D679AF">
        <w:t>diagnosed</w:t>
      </w:r>
      <w:r w:rsidR="00D679AF" w:rsidRPr="00D679AF">
        <w:t xml:space="preserve"> </w:t>
      </w:r>
      <w:r w:rsidRPr="00D679AF">
        <w:t>as</w:t>
      </w:r>
      <w:r w:rsidR="00D679AF" w:rsidRPr="00D679AF">
        <w:t xml:space="preserve"> </w:t>
      </w:r>
      <w:r w:rsidRPr="00D679AF">
        <w:t>non-ACS</w:t>
      </w:r>
      <w:r w:rsidR="00D679AF" w:rsidRPr="00D679AF">
        <w:t xml:space="preserve"> </w:t>
      </w:r>
      <w:r w:rsidRPr="00D679AF">
        <w:t>and,</w:t>
      </w:r>
      <w:r w:rsidR="00D679AF" w:rsidRPr="00D679AF">
        <w:t xml:space="preserve"> </w:t>
      </w:r>
      <w:r w:rsidRPr="00D679AF">
        <w:t>furthermore,</w:t>
      </w:r>
      <w:r w:rsidR="00D679AF" w:rsidRPr="00D679AF">
        <w:t xml:space="preserve"> </w:t>
      </w:r>
      <w:r w:rsidRPr="00D679AF">
        <w:t>were</w:t>
      </w:r>
      <w:r w:rsidR="00D679AF" w:rsidRPr="00D679AF">
        <w:t xml:space="preserve"> </w:t>
      </w:r>
      <w:r w:rsidRPr="00D679AF">
        <w:t>not</w:t>
      </w:r>
      <w:r w:rsidR="00D679AF" w:rsidRPr="00D679AF">
        <w:t xml:space="preserve"> </w:t>
      </w:r>
      <w:r w:rsidRPr="00D679AF">
        <w:t>diagnosed</w:t>
      </w:r>
      <w:r w:rsidR="00D679AF" w:rsidRPr="00D679AF">
        <w:t xml:space="preserve"> </w:t>
      </w:r>
      <w:r w:rsidRPr="00D679AF">
        <w:t>with</w:t>
      </w:r>
      <w:r w:rsidR="00D679AF" w:rsidRPr="00D679AF">
        <w:t xml:space="preserve"> </w:t>
      </w:r>
      <w:r w:rsidRPr="00D679AF">
        <w:t>stable</w:t>
      </w:r>
      <w:r w:rsidR="00D679AF" w:rsidRPr="00D679AF">
        <w:t xml:space="preserve"> </w:t>
      </w:r>
      <w:r w:rsidRPr="00D679AF">
        <w:t>CAD.</w:t>
      </w:r>
      <w:r w:rsidR="00D679AF" w:rsidRPr="00D679AF">
        <w:t xml:space="preserve"> </w:t>
      </w:r>
      <w:r w:rsidRPr="00D679AF">
        <w:t>From</w:t>
      </w:r>
      <w:r w:rsidR="00D679AF" w:rsidRPr="00D679AF">
        <w:t xml:space="preserve"> </w:t>
      </w:r>
      <w:r w:rsidRPr="00D679AF">
        <w:t>this</w:t>
      </w:r>
      <w:r w:rsidR="00D679AF" w:rsidRPr="00D679AF">
        <w:t xml:space="preserve"> </w:t>
      </w:r>
      <w:r w:rsidRPr="00D679AF">
        <w:t>group,</w:t>
      </w:r>
      <w:r w:rsidR="00D679AF" w:rsidRPr="00D679AF">
        <w:t xml:space="preserve"> </w:t>
      </w:r>
      <w:r w:rsidRPr="00D679AF">
        <w:t>forty-three</w:t>
      </w:r>
      <w:r w:rsidR="00D679AF" w:rsidRPr="00D679AF">
        <w:t xml:space="preserve"> </w:t>
      </w:r>
      <w:r w:rsidRPr="00D679AF">
        <w:t>ACS</w:t>
      </w:r>
      <w:r w:rsidR="00D679AF" w:rsidRPr="00D679AF">
        <w:t xml:space="preserve"> </w:t>
      </w:r>
      <w:r w:rsidRPr="00D679AF">
        <w:t>patients</w:t>
      </w:r>
      <w:r w:rsidR="00D679AF" w:rsidRPr="00D679AF">
        <w:t xml:space="preserve"> </w:t>
      </w:r>
      <w:r w:rsidRPr="00D679AF">
        <w:t>and</w:t>
      </w:r>
      <w:r w:rsidR="00D679AF" w:rsidRPr="00D679AF">
        <w:t xml:space="preserve"> </w:t>
      </w:r>
      <w:r w:rsidRPr="00D679AF">
        <w:t>an</w:t>
      </w:r>
      <w:r w:rsidR="00D679AF" w:rsidRPr="00D679AF">
        <w:t xml:space="preserve"> </w:t>
      </w:r>
      <w:r w:rsidRPr="00D679AF">
        <w:t>equal</w:t>
      </w:r>
      <w:r w:rsidR="00D679AF" w:rsidRPr="00D679AF">
        <w:t xml:space="preserve"> </w:t>
      </w:r>
      <w:r w:rsidRPr="00D679AF">
        <w:t>number</w:t>
      </w:r>
      <w:r w:rsidR="00D679AF" w:rsidRPr="00D679AF">
        <w:t xml:space="preserve"> </w:t>
      </w:r>
      <w:r w:rsidRPr="00D679AF">
        <w:t>of</w:t>
      </w:r>
      <w:r w:rsidR="00D679AF" w:rsidRPr="00D679AF">
        <w:t xml:space="preserve"> </w:t>
      </w:r>
      <w:r w:rsidRPr="00D679AF">
        <w:t>non-ACS</w:t>
      </w:r>
      <w:r w:rsidR="00D679AF" w:rsidRPr="00D679AF">
        <w:t xml:space="preserve"> </w:t>
      </w:r>
      <w:r w:rsidRPr="00D679AF">
        <w:t>controls</w:t>
      </w:r>
      <w:r w:rsidR="00D679AF" w:rsidRPr="00D679AF">
        <w:t xml:space="preserve"> </w:t>
      </w:r>
      <w:r w:rsidRPr="00D679AF">
        <w:t>were</w:t>
      </w:r>
      <w:r w:rsidR="00D679AF" w:rsidRPr="00D679AF">
        <w:t xml:space="preserve"> </w:t>
      </w:r>
      <w:r w:rsidRPr="00D679AF">
        <w:t>selected</w:t>
      </w:r>
      <w:r w:rsidR="00D679AF" w:rsidRPr="00D679AF">
        <w:t xml:space="preserve"> </w:t>
      </w:r>
      <w:r w:rsidRPr="00D679AF">
        <w:t>for</w:t>
      </w:r>
      <w:r w:rsidR="00D679AF" w:rsidRPr="00D679AF">
        <w:t xml:space="preserve"> </w:t>
      </w:r>
      <w:r w:rsidRPr="00D679AF">
        <w:t>a</w:t>
      </w:r>
      <w:r w:rsidR="00D679AF" w:rsidRPr="00D679AF">
        <w:t xml:space="preserve"> </w:t>
      </w:r>
      <w:r w:rsidRPr="00D679AF">
        <w:t>nested</w:t>
      </w:r>
      <w:r w:rsidR="00D679AF" w:rsidRPr="00D679AF">
        <w:t xml:space="preserve"> </w:t>
      </w:r>
      <w:r w:rsidRPr="00D679AF">
        <w:t>case-control</w:t>
      </w:r>
      <w:r w:rsidR="00D679AF" w:rsidRPr="00D679AF">
        <w:t xml:space="preserve"> </w:t>
      </w:r>
      <w:r w:rsidRPr="00D679AF">
        <w:t>discovery</w:t>
      </w:r>
      <w:r w:rsidR="00D679AF" w:rsidRPr="00D679AF">
        <w:t xml:space="preserve"> </w:t>
      </w:r>
      <w:r w:rsidRPr="00D679AF">
        <w:t>study.</w:t>
      </w:r>
      <w:r w:rsidR="00D679AF" w:rsidRPr="00D679AF">
        <w:t xml:space="preserve"> </w:t>
      </w:r>
      <w:r w:rsidRPr="00D679AF">
        <w:t>Those</w:t>
      </w:r>
      <w:r w:rsidR="00D679AF" w:rsidRPr="00D679AF">
        <w:t xml:space="preserve"> </w:t>
      </w:r>
      <w:r w:rsidRPr="00D679AF">
        <w:t>controls</w:t>
      </w:r>
      <w:r w:rsidR="00D679AF" w:rsidRPr="00D679AF">
        <w:t xml:space="preserve"> </w:t>
      </w:r>
      <w:r w:rsidRPr="00D679AF">
        <w:t>were</w:t>
      </w:r>
      <w:r w:rsidR="00D679AF" w:rsidRPr="00D679AF">
        <w:t xml:space="preserve"> </w:t>
      </w:r>
      <w:r w:rsidRPr="00D679AF">
        <w:t>analyzed</w:t>
      </w:r>
      <w:r w:rsidR="00D679AF" w:rsidRPr="00D679AF">
        <w:t xml:space="preserve"> </w:t>
      </w:r>
      <w:r w:rsidRPr="00D679AF">
        <w:t>in</w:t>
      </w:r>
      <w:r w:rsidR="00D679AF" w:rsidRPr="00D679AF">
        <w:t xml:space="preserve"> </w:t>
      </w:r>
      <w:r w:rsidRPr="00D679AF">
        <w:t>the</w:t>
      </w:r>
      <w:r w:rsidR="00D679AF" w:rsidRPr="00D679AF">
        <w:t xml:space="preserve"> </w:t>
      </w:r>
      <w:r w:rsidRPr="00D679AF">
        <w:t>present</w:t>
      </w:r>
      <w:r w:rsidR="00D679AF" w:rsidRPr="00D679AF">
        <w:t xml:space="preserve"> </w:t>
      </w:r>
      <w:r w:rsidRPr="00D679AF">
        <w:t>study.</w:t>
      </w:r>
      <w:r w:rsidR="00B407B1">
        <w:t xml:space="preserve"> The a</w:t>
      </w:r>
      <w:r w:rsidR="00B407B1" w:rsidRPr="008622A5">
        <w:rPr>
          <w:rFonts w:cs="Times New Roman"/>
        </w:rPr>
        <w:t>ctivated partial thromboplastin time (</w:t>
      </w:r>
      <w:proofErr w:type="spellStart"/>
      <w:r w:rsidR="00B407B1" w:rsidRPr="008622A5">
        <w:rPr>
          <w:rFonts w:cs="Times New Roman"/>
        </w:rPr>
        <w:t>aPTT</w:t>
      </w:r>
      <w:proofErr w:type="spellEnd"/>
      <w:r w:rsidR="00B407B1" w:rsidRPr="008622A5">
        <w:rPr>
          <w:rFonts w:cs="Times New Roman"/>
        </w:rPr>
        <w:t>)</w:t>
      </w:r>
      <w:r w:rsidR="00B407B1">
        <w:rPr>
          <w:rFonts w:cs="Times New Roman"/>
        </w:rPr>
        <w:t xml:space="preserve"> was </w:t>
      </w:r>
      <w:proofErr w:type="spellStart"/>
      <w:r w:rsidR="00304F01">
        <w:rPr>
          <w:rFonts w:cs="Times New Roman"/>
        </w:rPr>
        <w:t>analysed</w:t>
      </w:r>
      <w:proofErr w:type="spellEnd"/>
      <w:r w:rsidR="00304F01" w:rsidRPr="00304F01">
        <w:rPr>
          <w:rFonts w:cs="Times New Roman"/>
        </w:rPr>
        <w:t xml:space="preserve"> in Sodium Citrate blood samples using a routine diagnostic method on a </w:t>
      </w:r>
      <w:proofErr w:type="spellStart"/>
      <w:r w:rsidR="00304F01" w:rsidRPr="00304F01">
        <w:rPr>
          <w:rFonts w:cs="Times New Roman"/>
        </w:rPr>
        <w:t>Trombotrack</w:t>
      </w:r>
      <w:proofErr w:type="spellEnd"/>
      <w:r w:rsidR="00304F01" w:rsidRPr="00304F01">
        <w:rPr>
          <w:rFonts w:cs="Times New Roman"/>
        </w:rPr>
        <w:t xml:space="preserve"> instrument (</w:t>
      </w:r>
      <w:proofErr w:type="spellStart"/>
      <w:r w:rsidR="00304F01" w:rsidRPr="00304F01">
        <w:rPr>
          <w:rFonts w:cs="Times New Roman"/>
        </w:rPr>
        <w:t>Nycomed</w:t>
      </w:r>
      <w:proofErr w:type="spellEnd"/>
      <w:r w:rsidR="00304F01" w:rsidRPr="00304F01">
        <w:rPr>
          <w:rFonts w:cs="Times New Roman"/>
        </w:rPr>
        <w:t>, Norway).</w:t>
      </w:r>
      <w:r w:rsidR="00304F01" w:rsidRPr="00304F01">
        <w:t xml:space="preserve"> </w:t>
      </w:r>
      <w:r w:rsidR="00304F01" w:rsidRPr="00304F01">
        <w:rPr>
          <w:rFonts w:cs="Times New Roman"/>
        </w:rPr>
        <w:t>The procedures for blood sampling and laboratory analyses followed the routines of the Department of Clinical Chemistry at Blekinge County Hospital and analyses were performed in the certified hospital laboratory using fresh samples collected at hospital admission. The hospital laboratory reference range with this assay was APTT 22-32 s.</w:t>
      </w:r>
    </w:p>
    <w:p w14:paraId="09BAC803" w14:textId="1319E80D" w:rsidR="006963EB" w:rsidRPr="00D679AF" w:rsidRDefault="006963EB" w:rsidP="008F0BA4">
      <w:pPr>
        <w:pStyle w:val="Heading3"/>
      </w:pPr>
      <w:bookmarkStart w:id="7" w:name="_Toc44074369"/>
      <w:r w:rsidRPr="00D679AF">
        <w:lastRenderedPageBreak/>
        <w:t>Sample</w:t>
      </w:r>
      <w:r w:rsidR="00D679AF" w:rsidRPr="00D679AF">
        <w:t xml:space="preserve"> </w:t>
      </w:r>
      <w:r w:rsidRPr="00D679AF">
        <w:t>set</w:t>
      </w:r>
      <w:r w:rsidR="00D679AF" w:rsidRPr="00D679AF">
        <w:t xml:space="preserve"> </w:t>
      </w:r>
      <w:r w:rsidRPr="00D679AF">
        <w:t>9</w:t>
      </w:r>
      <w:r w:rsidR="00D679AF" w:rsidRPr="00D679AF">
        <w:t xml:space="preserve"> </w:t>
      </w:r>
      <w:r w:rsidRPr="00D679AF">
        <w:t>from</w:t>
      </w:r>
      <w:r w:rsidR="00D679AF" w:rsidRPr="00D679AF">
        <w:t xml:space="preserve"> </w:t>
      </w:r>
      <w:r w:rsidRPr="00D679AF">
        <w:t>Karma</w:t>
      </w:r>
      <w:r w:rsidR="00EA2776">
        <w:t xml:space="preserve"> study</w:t>
      </w:r>
      <w:bookmarkEnd w:id="7"/>
    </w:p>
    <w:p w14:paraId="5D97DF59" w14:textId="2847351B" w:rsidR="006963EB" w:rsidRDefault="006963EB" w:rsidP="006963EB">
      <w:pPr>
        <w:pStyle w:val="Text-noindent"/>
        <w:ind w:firstLine="720"/>
      </w:pPr>
      <w:r w:rsidRPr="00D679AF">
        <w:t>The</w:t>
      </w:r>
      <w:r w:rsidR="00D679AF" w:rsidRPr="00D679AF">
        <w:t xml:space="preserve"> </w:t>
      </w:r>
      <w:r w:rsidRPr="00D679AF">
        <w:t>Karolinska</w:t>
      </w:r>
      <w:r w:rsidR="00D679AF" w:rsidRPr="00D679AF">
        <w:t xml:space="preserve"> </w:t>
      </w:r>
      <w:r w:rsidRPr="00D679AF">
        <w:t>Mammography</w:t>
      </w:r>
      <w:r w:rsidR="00D679AF" w:rsidRPr="00D679AF">
        <w:t xml:space="preserve"> </w:t>
      </w:r>
      <w:r w:rsidRPr="00D679AF">
        <w:t>Project</w:t>
      </w:r>
      <w:r w:rsidR="00D679AF" w:rsidRPr="00D679AF">
        <w:t xml:space="preserve"> </w:t>
      </w:r>
      <w:r w:rsidRPr="00D679AF">
        <w:t>for</w:t>
      </w:r>
      <w:r w:rsidR="00D679AF" w:rsidRPr="00D679AF">
        <w:t xml:space="preserve"> </w:t>
      </w:r>
      <w:r w:rsidRPr="00D679AF">
        <w:t>Risk</w:t>
      </w:r>
      <w:r w:rsidR="00D679AF" w:rsidRPr="00D679AF">
        <w:t xml:space="preserve"> </w:t>
      </w:r>
      <w:r w:rsidRPr="00D679AF">
        <w:t>Prediction</w:t>
      </w:r>
      <w:r w:rsidR="00D679AF" w:rsidRPr="00D679AF">
        <w:t xml:space="preserve"> </w:t>
      </w:r>
      <w:r w:rsidRPr="00D679AF">
        <w:t>of</w:t>
      </w:r>
      <w:r w:rsidR="00D679AF" w:rsidRPr="00D679AF">
        <w:t xml:space="preserve"> </w:t>
      </w:r>
      <w:r w:rsidRPr="00D679AF">
        <w:t>Breast</w:t>
      </w:r>
      <w:r w:rsidR="00D679AF" w:rsidRPr="00D679AF">
        <w:t xml:space="preserve"> </w:t>
      </w:r>
      <w:r w:rsidRPr="00D679AF">
        <w:t>Cancer</w:t>
      </w:r>
      <w:r w:rsidR="00D679AF" w:rsidRPr="00D679AF">
        <w:t xml:space="preserve"> </w:t>
      </w:r>
      <w:r w:rsidRPr="00D679AF">
        <w:t>(KARMA;</w:t>
      </w:r>
      <w:r w:rsidR="00D679AF" w:rsidRPr="00D679AF">
        <w:t xml:space="preserve"> </w:t>
      </w:r>
      <w:r w:rsidRPr="00D679AF">
        <w:t>www.karmastudy.org)</w:t>
      </w:r>
      <w:r w:rsidR="00D679AF" w:rsidRPr="00D679AF">
        <w:t xml:space="preserve"> </w:t>
      </w:r>
      <w:r w:rsidRPr="00D679AF">
        <w:t>is</w:t>
      </w:r>
      <w:r w:rsidR="00D679AF" w:rsidRPr="00D679AF">
        <w:t xml:space="preserve"> </w:t>
      </w:r>
      <w:r w:rsidRPr="00D679AF">
        <w:t>a</w:t>
      </w:r>
      <w:r w:rsidR="00D679AF" w:rsidRPr="00D679AF">
        <w:t xml:space="preserve"> </w:t>
      </w:r>
      <w:r w:rsidRPr="00D679AF">
        <w:t>prospective</w:t>
      </w:r>
      <w:r w:rsidR="00D679AF" w:rsidRPr="00D679AF">
        <w:t xml:space="preserve"> </w:t>
      </w:r>
      <w:r w:rsidRPr="00D679AF">
        <w:t>population-based</w:t>
      </w:r>
      <w:r w:rsidR="00D679AF" w:rsidRPr="00D679AF">
        <w:t xml:space="preserve"> </w:t>
      </w:r>
      <w:r w:rsidRPr="00D679AF">
        <w:t>cohort</w:t>
      </w:r>
      <w:r w:rsidR="00D679AF" w:rsidRPr="00D679AF">
        <w:t xml:space="preserve"> </w:t>
      </w:r>
      <w:r w:rsidRPr="00D679AF">
        <w:fldChar w:fldCharType="begin">
          <w:fldData xml:space="preserve">PEVuZE5vdGU+PENpdGU+PEF1dGhvcj5HYWJyaWVsc29uPC9BdXRob3I+PFllYXI+MjAxNzwvWWVh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</w:fldData>
        </w:fldChar>
      </w:r>
      <w:r w:rsidR="00C806C6">
        <w:instrText xml:space="preserve"> ADDIN EN.CITE </w:instrText>
      </w:r>
      <w:r w:rsidR="00C806C6">
        <w:fldChar w:fldCharType="begin">
          <w:fldData xml:space="preserve">PEVuZE5vdGU+PENpdGU+PEF1dGhvcj5HYWJyaWVsc29uPC9BdXRob3I+PFllYXI+MjAxNzwvWWVh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</w:fldData>
        </w:fldChar>
      </w:r>
      <w:r w:rsidR="00C806C6">
        <w:instrText xml:space="preserve"> ADDIN EN.CITE.DATA </w:instrText>
      </w:r>
      <w:r w:rsidR="00C806C6">
        <w:fldChar w:fldCharType="end"/>
      </w:r>
      <w:r w:rsidRPr="00D679AF">
        <w:fldChar w:fldCharType="separate"/>
      </w:r>
      <w:r w:rsidR="00C806C6">
        <w:rPr>
          <w:noProof/>
        </w:rPr>
        <w:t>(Gabrielson et al, 2017)</w:t>
      </w:r>
      <w:r w:rsidRPr="00D679AF">
        <w:fldChar w:fldCharType="end"/>
      </w:r>
      <w:r w:rsidRPr="00D679AF">
        <w:t>.</w:t>
      </w:r>
      <w:r w:rsidR="00D679AF" w:rsidRPr="00D679AF">
        <w:t xml:space="preserve"> </w:t>
      </w:r>
      <w:r w:rsidRPr="00D679AF">
        <w:t>Nearly</w:t>
      </w:r>
      <w:r w:rsidR="00D679AF" w:rsidRPr="00D679AF">
        <w:t xml:space="preserve"> </w:t>
      </w:r>
      <w:r w:rsidRPr="00D679AF">
        <w:t>71,000</w:t>
      </w:r>
      <w:r w:rsidR="00D679AF" w:rsidRPr="00D679AF">
        <w:t xml:space="preserve"> </w:t>
      </w:r>
      <w:r w:rsidRPr="00D679AF">
        <w:t>women</w:t>
      </w:r>
      <w:r w:rsidR="00D679AF" w:rsidRPr="00D679AF">
        <w:t xml:space="preserve"> </w:t>
      </w:r>
      <w:r w:rsidRPr="00D679AF">
        <w:t>were</w:t>
      </w:r>
      <w:r w:rsidR="00D679AF" w:rsidRPr="00D679AF">
        <w:t xml:space="preserve"> </w:t>
      </w:r>
      <w:r w:rsidRPr="00D679AF">
        <w:t>included</w:t>
      </w:r>
      <w:r w:rsidR="00D679AF" w:rsidRPr="00D679AF">
        <w:t xml:space="preserve"> </w:t>
      </w:r>
      <w:r w:rsidRPr="00D679AF">
        <w:t>in</w:t>
      </w:r>
      <w:r w:rsidR="00D679AF" w:rsidRPr="00D679AF">
        <w:t xml:space="preserve"> </w:t>
      </w:r>
      <w:r w:rsidRPr="00D679AF">
        <w:t>the</w:t>
      </w:r>
      <w:r w:rsidR="00D679AF" w:rsidRPr="00D679AF">
        <w:t xml:space="preserve"> </w:t>
      </w:r>
      <w:r w:rsidRPr="00D679AF">
        <w:t>cohort</w:t>
      </w:r>
      <w:r w:rsidR="00D679AF" w:rsidRPr="00D679AF">
        <w:t xml:space="preserve"> </w:t>
      </w:r>
      <w:r w:rsidRPr="00D679AF">
        <w:t>between</w:t>
      </w:r>
      <w:r w:rsidR="00D679AF" w:rsidRPr="00D679AF">
        <w:t xml:space="preserve"> </w:t>
      </w:r>
      <w:r w:rsidRPr="00D679AF">
        <w:t>2011-2013.</w:t>
      </w:r>
      <w:r w:rsidR="00D679AF" w:rsidRPr="00D679AF">
        <w:t xml:space="preserve"> </w:t>
      </w:r>
      <w:r w:rsidRPr="00D679AF">
        <w:t>Women</w:t>
      </w:r>
      <w:r w:rsidR="00D679AF" w:rsidRPr="00D679AF">
        <w:t xml:space="preserve"> </w:t>
      </w:r>
      <w:r w:rsidRPr="00D679AF">
        <w:t>invited</w:t>
      </w:r>
      <w:r w:rsidR="00D679AF" w:rsidRPr="00D679AF">
        <w:t xml:space="preserve"> </w:t>
      </w:r>
      <w:r w:rsidRPr="00D679AF">
        <w:t>for</w:t>
      </w:r>
      <w:r w:rsidR="00D679AF" w:rsidRPr="00D679AF">
        <w:t xml:space="preserve"> </w:t>
      </w:r>
      <w:r w:rsidRPr="00D679AF">
        <w:t>mammography</w:t>
      </w:r>
      <w:r w:rsidR="00D679AF" w:rsidRPr="00D679AF">
        <w:t xml:space="preserve"> </w:t>
      </w:r>
      <w:r w:rsidRPr="00D679AF">
        <w:t>screening</w:t>
      </w:r>
      <w:r w:rsidR="00D679AF" w:rsidRPr="00D679AF">
        <w:t xml:space="preserve"> </w:t>
      </w:r>
      <w:r w:rsidRPr="00D679AF">
        <w:t>or</w:t>
      </w:r>
      <w:r w:rsidR="00D679AF" w:rsidRPr="00D679AF">
        <w:t xml:space="preserve"> </w:t>
      </w:r>
      <w:r w:rsidRPr="00D679AF">
        <w:t>clinical</w:t>
      </w:r>
      <w:r w:rsidR="00D679AF" w:rsidRPr="00D679AF">
        <w:t xml:space="preserve"> </w:t>
      </w:r>
      <w:r w:rsidRPr="00D679AF">
        <w:t>mammography</w:t>
      </w:r>
      <w:r w:rsidR="00D679AF" w:rsidRPr="00D679AF">
        <w:t xml:space="preserve"> </w:t>
      </w:r>
      <w:r w:rsidRPr="00D679AF">
        <w:t>at</w:t>
      </w:r>
      <w:r w:rsidR="00D679AF" w:rsidRPr="00D679AF">
        <w:t xml:space="preserve"> </w:t>
      </w:r>
      <w:r w:rsidRPr="00D679AF">
        <w:t>any</w:t>
      </w:r>
      <w:r w:rsidR="00D679AF" w:rsidRPr="00D679AF">
        <w:t xml:space="preserve"> </w:t>
      </w:r>
      <w:r w:rsidRPr="00D679AF">
        <w:t>of</w:t>
      </w:r>
      <w:r w:rsidR="00D679AF" w:rsidRPr="00D679AF">
        <w:t xml:space="preserve"> </w:t>
      </w:r>
      <w:r w:rsidRPr="00D679AF">
        <w:t>the</w:t>
      </w:r>
      <w:r w:rsidR="00D679AF" w:rsidRPr="00D679AF">
        <w:t xml:space="preserve"> </w:t>
      </w:r>
      <w:r w:rsidRPr="00D679AF">
        <w:t>four</w:t>
      </w:r>
      <w:r w:rsidR="00D679AF" w:rsidRPr="00D679AF">
        <w:t xml:space="preserve"> </w:t>
      </w:r>
      <w:r w:rsidRPr="00D679AF">
        <w:t>mammography</w:t>
      </w:r>
      <w:r w:rsidR="00D679AF" w:rsidRPr="00D679AF">
        <w:t xml:space="preserve"> </w:t>
      </w:r>
      <w:r w:rsidRPr="00D679AF">
        <w:t>units</w:t>
      </w:r>
      <w:r w:rsidR="00D679AF" w:rsidRPr="00D679AF">
        <w:t xml:space="preserve"> </w:t>
      </w:r>
      <w:r w:rsidRPr="00D679AF">
        <w:t>in</w:t>
      </w:r>
      <w:r w:rsidR="00D679AF" w:rsidRPr="00D679AF">
        <w:t xml:space="preserve"> </w:t>
      </w:r>
      <w:r w:rsidRPr="00D679AF">
        <w:t>Sweden</w:t>
      </w:r>
      <w:r w:rsidR="00D679AF" w:rsidRPr="00D679AF">
        <w:t xml:space="preserve"> </w:t>
      </w:r>
      <w:r w:rsidRPr="00D679AF">
        <w:t>were</w:t>
      </w:r>
      <w:r w:rsidR="00D679AF" w:rsidRPr="00D679AF">
        <w:t xml:space="preserve"> </w:t>
      </w:r>
      <w:r w:rsidRPr="00D679AF">
        <w:t>recruited</w:t>
      </w:r>
      <w:r w:rsidR="00D679AF" w:rsidRPr="00D679AF">
        <w:t xml:space="preserve"> </w:t>
      </w:r>
      <w:r w:rsidRPr="00D679AF">
        <w:t>into</w:t>
      </w:r>
      <w:r w:rsidR="00D679AF" w:rsidRPr="00D679AF">
        <w:t xml:space="preserve"> </w:t>
      </w:r>
      <w:r w:rsidRPr="00D679AF">
        <w:t>the</w:t>
      </w:r>
      <w:r w:rsidR="00D679AF" w:rsidRPr="00D679AF">
        <w:t xml:space="preserve"> </w:t>
      </w:r>
      <w:r w:rsidRPr="00D679AF">
        <w:t>cohort</w:t>
      </w:r>
      <w:r w:rsidR="00D679AF" w:rsidRPr="00D679AF">
        <w:t xml:space="preserve"> </w:t>
      </w:r>
      <w:r w:rsidRPr="00D679AF">
        <w:t>study.</w:t>
      </w:r>
      <w:r w:rsidR="00D679AF" w:rsidRPr="00D679AF">
        <w:t xml:space="preserve"> </w:t>
      </w:r>
      <w:r w:rsidRPr="00D679AF">
        <w:t>At</w:t>
      </w:r>
      <w:r w:rsidR="00D679AF" w:rsidRPr="00D679AF">
        <w:t xml:space="preserve"> </w:t>
      </w:r>
      <w:r w:rsidRPr="00D679AF">
        <w:t>study</w:t>
      </w:r>
      <w:r w:rsidR="00D679AF" w:rsidRPr="00D679AF">
        <w:t xml:space="preserve"> </w:t>
      </w:r>
      <w:r w:rsidRPr="00D679AF">
        <w:t>entry,</w:t>
      </w:r>
      <w:r w:rsidR="00D679AF" w:rsidRPr="00D679AF">
        <w:t xml:space="preserve"> </w:t>
      </w:r>
      <w:r w:rsidRPr="00D679AF">
        <w:t>information</w:t>
      </w:r>
      <w:r w:rsidR="00D679AF" w:rsidRPr="00D679AF">
        <w:t xml:space="preserve"> </w:t>
      </w:r>
      <w:r w:rsidRPr="00D679AF">
        <w:t>on</w:t>
      </w:r>
      <w:r w:rsidR="00D679AF" w:rsidRPr="00D679AF">
        <w:t xml:space="preserve"> </w:t>
      </w:r>
      <w:r w:rsidRPr="00D679AF">
        <w:t>a</w:t>
      </w:r>
      <w:r w:rsidR="00D679AF" w:rsidRPr="00D679AF">
        <w:t xml:space="preserve"> </w:t>
      </w:r>
      <w:r w:rsidRPr="00D679AF">
        <w:t>vast</w:t>
      </w:r>
      <w:r w:rsidR="00D679AF" w:rsidRPr="00D679AF">
        <w:t xml:space="preserve"> </w:t>
      </w:r>
      <w:r w:rsidRPr="00D679AF">
        <w:t>number</w:t>
      </w:r>
      <w:r w:rsidR="00D679AF" w:rsidRPr="00D679AF">
        <w:t xml:space="preserve"> </w:t>
      </w:r>
      <w:r w:rsidRPr="00D679AF">
        <w:t>of</w:t>
      </w:r>
      <w:r w:rsidR="00D679AF" w:rsidRPr="00D679AF">
        <w:t xml:space="preserve"> </w:t>
      </w:r>
      <w:r w:rsidRPr="00D679AF">
        <w:t>lifestyle</w:t>
      </w:r>
      <w:r w:rsidR="00D679AF" w:rsidRPr="00D679AF">
        <w:t xml:space="preserve"> </w:t>
      </w:r>
      <w:r w:rsidRPr="00D679AF">
        <w:t>factors</w:t>
      </w:r>
      <w:r w:rsidR="00D679AF" w:rsidRPr="00D679AF">
        <w:t xml:space="preserve"> </w:t>
      </w:r>
      <w:r w:rsidRPr="00D679AF">
        <w:t>was</w:t>
      </w:r>
      <w:r w:rsidR="00D679AF" w:rsidRPr="00D679AF">
        <w:t xml:space="preserve"> </w:t>
      </w:r>
      <w:r w:rsidRPr="00D679AF">
        <w:t>gathered</w:t>
      </w:r>
      <w:r w:rsidR="00D679AF" w:rsidRPr="00D679AF">
        <w:t xml:space="preserve"> </w:t>
      </w:r>
      <w:r w:rsidRPr="00D679AF">
        <w:t>through</w:t>
      </w:r>
      <w:r w:rsidR="00D679AF" w:rsidRPr="00D679AF">
        <w:t xml:space="preserve"> </w:t>
      </w:r>
      <w:r w:rsidRPr="00D679AF">
        <w:t>a</w:t>
      </w:r>
      <w:r w:rsidR="00D679AF" w:rsidRPr="00D679AF">
        <w:t xml:space="preserve"> </w:t>
      </w:r>
      <w:r w:rsidRPr="00D679AF">
        <w:t>web-based</w:t>
      </w:r>
      <w:r w:rsidR="00D679AF" w:rsidRPr="00D679AF">
        <w:t xml:space="preserve"> </w:t>
      </w:r>
      <w:r w:rsidRPr="00D679AF">
        <w:t>questionnaire.</w:t>
      </w:r>
      <w:r w:rsidR="00D679AF" w:rsidRPr="00D679AF">
        <w:t xml:space="preserve"> </w:t>
      </w:r>
      <w:r w:rsidRPr="00D679AF">
        <w:t>Plasma</w:t>
      </w:r>
      <w:r w:rsidR="00D679AF" w:rsidRPr="00D679AF">
        <w:t xml:space="preserve"> </w:t>
      </w:r>
      <w:r w:rsidRPr="00D679AF">
        <w:t>samples</w:t>
      </w:r>
      <w:r w:rsidR="00D679AF" w:rsidRPr="00D679AF">
        <w:t xml:space="preserve"> </w:t>
      </w:r>
      <w:r w:rsidRPr="00D679AF">
        <w:t>from</w:t>
      </w:r>
      <w:r w:rsidR="00D679AF" w:rsidRPr="00D679AF">
        <w:t xml:space="preserve"> </w:t>
      </w:r>
      <w:r w:rsidRPr="00D679AF">
        <w:t>non-diseased</w:t>
      </w:r>
      <w:r w:rsidR="00D679AF" w:rsidRPr="00D679AF">
        <w:t xml:space="preserve"> </w:t>
      </w:r>
      <w:r w:rsidRPr="00D679AF">
        <w:t>women</w:t>
      </w:r>
      <w:r w:rsidR="00D679AF" w:rsidRPr="00D679AF">
        <w:t xml:space="preserve"> </w:t>
      </w:r>
      <w:r w:rsidRPr="00D679AF">
        <w:t>were</w:t>
      </w:r>
      <w:r w:rsidR="00D679AF" w:rsidRPr="00D679AF">
        <w:t xml:space="preserve"> </w:t>
      </w:r>
      <w:r w:rsidRPr="00D679AF">
        <w:t>selected</w:t>
      </w:r>
      <w:r w:rsidR="00D679AF" w:rsidRPr="00D679AF">
        <w:t xml:space="preserve"> </w:t>
      </w:r>
      <w:r w:rsidRPr="00D679AF">
        <w:t>from</w:t>
      </w:r>
      <w:r w:rsidR="00D679AF" w:rsidRPr="00D679AF">
        <w:t xml:space="preserve"> </w:t>
      </w:r>
      <w:r w:rsidRPr="00D679AF">
        <w:t>mammographic</w:t>
      </w:r>
      <w:r w:rsidR="00D679AF" w:rsidRPr="00D679AF">
        <w:t xml:space="preserve"> </w:t>
      </w:r>
      <w:r w:rsidRPr="00D679AF">
        <w:t>breast</w:t>
      </w:r>
      <w:r w:rsidR="00D679AF" w:rsidRPr="00D679AF">
        <w:t xml:space="preserve"> </w:t>
      </w:r>
      <w:r w:rsidRPr="00D679AF">
        <w:t>density</w:t>
      </w:r>
      <w:r w:rsidR="00D679AF" w:rsidRPr="00D679AF">
        <w:t xml:space="preserve"> </w:t>
      </w:r>
      <w:r w:rsidRPr="00D679AF">
        <w:t>measurements</w:t>
      </w:r>
      <w:r w:rsidR="00D679AF" w:rsidRPr="00D679AF">
        <w:t xml:space="preserve"> </w:t>
      </w:r>
      <w:r w:rsidRPr="00D679AF">
        <w:t>(absolute</w:t>
      </w:r>
      <w:r w:rsidR="00D679AF" w:rsidRPr="00D679AF">
        <w:t xml:space="preserve"> </w:t>
      </w:r>
      <w:r w:rsidRPr="00D679AF">
        <w:t>volumetric</w:t>
      </w:r>
      <w:r w:rsidR="00D679AF" w:rsidRPr="00D679AF">
        <w:t xml:space="preserve"> </w:t>
      </w:r>
      <w:r w:rsidRPr="00D679AF">
        <w:t>density,</w:t>
      </w:r>
      <w:r w:rsidR="00D679AF" w:rsidRPr="00D679AF">
        <w:t xml:space="preserve"> </w:t>
      </w:r>
      <w:r w:rsidRPr="00D679AF">
        <w:t>cm</w:t>
      </w:r>
      <w:r w:rsidRPr="00D679AF">
        <w:rPr>
          <w:vertAlign w:val="superscript"/>
        </w:rPr>
        <w:t>3</w:t>
      </w:r>
      <w:r w:rsidRPr="00D679AF">
        <w:t>),</w:t>
      </w:r>
      <w:r w:rsidR="00D679AF" w:rsidRPr="00D679AF">
        <w:t xml:space="preserve"> </w:t>
      </w:r>
      <w:r w:rsidRPr="00D679AF">
        <w:t>where</w:t>
      </w:r>
      <w:r w:rsidR="00D679AF" w:rsidRPr="00D679AF">
        <w:t xml:space="preserve"> </w:t>
      </w:r>
      <w:r w:rsidRPr="00D679AF">
        <w:t>300</w:t>
      </w:r>
      <w:r w:rsidR="00D679AF" w:rsidRPr="00D679AF">
        <w:t xml:space="preserve"> </w:t>
      </w:r>
      <w:r w:rsidRPr="00D679AF">
        <w:t>dense</w:t>
      </w:r>
      <w:r w:rsidR="00D679AF" w:rsidRPr="00D679AF">
        <w:t xml:space="preserve"> </w:t>
      </w:r>
      <w:r w:rsidRPr="00D679AF">
        <w:t>and</w:t>
      </w:r>
      <w:r w:rsidR="00D679AF" w:rsidRPr="00D679AF">
        <w:t xml:space="preserve"> </w:t>
      </w:r>
      <w:r w:rsidRPr="00D679AF">
        <w:t>300</w:t>
      </w:r>
      <w:r w:rsidR="00D679AF" w:rsidRPr="00D679AF">
        <w:t xml:space="preserve"> </w:t>
      </w:r>
      <w:r w:rsidRPr="00D679AF">
        <w:t>non-dense</w:t>
      </w:r>
      <w:r w:rsidR="00D679AF" w:rsidRPr="00D679AF">
        <w:t xml:space="preserve"> </w:t>
      </w:r>
      <w:r w:rsidRPr="00D679AF">
        <w:t>samples</w:t>
      </w:r>
      <w:r w:rsidR="00D679AF" w:rsidRPr="00D679AF">
        <w:t xml:space="preserve"> </w:t>
      </w:r>
      <w:r w:rsidRPr="00D679AF">
        <w:t>were</w:t>
      </w:r>
      <w:r w:rsidR="00D679AF" w:rsidRPr="00D679AF">
        <w:t xml:space="preserve"> </w:t>
      </w:r>
      <w:r w:rsidRPr="00D679AF">
        <w:t>matched</w:t>
      </w:r>
      <w:r w:rsidR="00D679AF" w:rsidRPr="00D679AF">
        <w:t xml:space="preserve"> </w:t>
      </w:r>
      <w:r w:rsidRPr="00D679AF">
        <w:t>on</w:t>
      </w:r>
      <w:r w:rsidR="00D679AF" w:rsidRPr="00D679AF">
        <w:t xml:space="preserve"> </w:t>
      </w:r>
      <w:r w:rsidRPr="00D679AF">
        <w:t>age</w:t>
      </w:r>
      <w:r w:rsidR="00D679AF" w:rsidRPr="00D679AF">
        <w:t xml:space="preserve"> </w:t>
      </w:r>
      <w:r w:rsidRPr="00D679AF">
        <w:t>(median</w:t>
      </w:r>
      <w:r w:rsidR="00D679AF" w:rsidRPr="00D679AF">
        <w:t xml:space="preserve"> </w:t>
      </w:r>
      <w:r w:rsidRPr="00D679AF">
        <w:t>54,</w:t>
      </w:r>
      <w:r w:rsidR="00D679AF" w:rsidRPr="00D679AF">
        <w:t xml:space="preserve"> </w:t>
      </w:r>
      <w:r w:rsidRPr="00D679AF">
        <w:t>40-73)</w:t>
      </w:r>
      <w:r w:rsidR="00D679AF" w:rsidRPr="00D679AF">
        <w:t xml:space="preserve"> </w:t>
      </w:r>
      <w:r w:rsidRPr="00D679AF">
        <w:t>and</w:t>
      </w:r>
      <w:r w:rsidR="00D679AF" w:rsidRPr="00D679AF">
        <w:t xml:space="preserve"> </w:t>
      </w:r>
      <w:r w:rsidRPr="00D679AF">
        <w:t>body</w:t>
      </w:r>
      <w:r w:rsidR="00D679AF" w:rsidRPr="00D679AF">
        <w:t xml:space="preserve"> </w:t>
      </w:r>
      <w:r w:rsidRPr="00D679AF">
        <w:t>mass</w:t>
      </w:r>
      <w:r w:rsidR="00D679AF" w:rsidRPr="00D679AF">
        <w:t xml:space="preserve"> </w:t>
      </w:r>
      <w:r w:rsidRPr="00D679AF">
        <w:t>index</w:t>
      </w:r>
      <w:r w:rsidR="00D679AF" w:rsidRPr="00D679AF">
        <w:t xml:space="preserve"> </w:t>
      </w:r>
      <w:r w:rsidRPr="00D679AF">
        <w:t>(median</w:t>
      </w:r>
      <w:r w:rsidR="00D679AF" w:rsidRPr="00D679AF">
        <w:t xml:space="preserve"> </w:t>
      </w:r>
      <w:r w:rsidRPr="00D679AF">
        <w:t>24,</w:t>
      </w:r>
      <w:r w:rsidR="00D679AF" w:rsidRPr="00D679AF">
        <w:t xml:space="preserve"> </w:t>
      </w:r>
      <w:r w:rsidRPr="00D679AF">
        <w:t>19-30).</w:t>
      </w:r>
    </w:p>
    <w:p w14:paraId="2DCAF344" w14:textId="0FB586D5" w:rsidR="00EA2776" w:rsidRPr="008F0BA4" w:rsidRDefault="00EA2776" w:rsidP="008F0BA4">
      <w:pPr>
        <w:pStyle w:val="Heading3"/>
      </w:pPr>
      <w:bookmarkStart w:id="8" w:name="_Toc44074370"/>
      <w:r w:rsidRPr="008F0BA4">
        <w:t>Sample selection for replication</w:t>
      </w:r>
      <w:bookmarkEnd w:id="8"/>
    </w:p>
    <w:p w14:paraId="37E9A0BB" w14:textId="2D896143" w:rsidR="00EA2776" w:rsidRPr="00970F08" w:rsidRDefault="00EA2776" w:rsidP="00EA2776">
      <w:pPr>
        <w:pStyle w:val="Text"/>
        <w:rPr>
          <w:lang w:val="da-DK"/>
        </w:rPr>
      </w:pPr>
      <w:r>
        <w:t>The</w:t>
      </w:r>
      <w:r w:rsidRPr="00A910A2">
        <w:t xml:space="preserve"> subjects </w:t>
      </w:r>
      <w:r>
        <w:t>of the sets 2 to 9 comprised of</w:t>
      </w:r>
      <w:r w:rsidRPr="00A910A2">
        <w:t xml:space="preserve"> 829 subjects from non-diseased control groups</w:t>
      </w:r>
      <w:r>
        <w:t xml:space="preserve"> and 3,</w:t>
      </w:r>
      <w:r w:rsidR="00293D50">
        <w:t xml:space="preserve">203 </w:t>
      </w:r>
      <w:r>
        <w:t>chosen to reflect Swedish population</w:t>
      </w:r>
      <w:r w:rsidRPr="00A910A2">
        <w:t xml:space="preserve">. The entire set of subjects were from </w:t>
      </w:r>
      <w:r w:rsidR="00293D50">
        <w:t>9</w:t>
      </w:r>
      <w:r w:rsidRPr="00A910A2">
        <w:t xml:space="preserve"> to 93 years old at blood draw. Blood samples had been prepared either as serum or plasma (Table 1, </w:t>
      </w:r>
      <w:r w:rsidR="00A00C07">
        <w:t>s</w:t>
      </w:r>
      <w:r w:rsidR="00A00C07" w:rsidRPr="00A00C07">
        <w:t xml:space="preserve">upplementary </w:t>
      </w:r>
      <w:r w:rsidRPr="00A910A2">
        <w:t>Fig</w:t>
      </w:r>
      <w:r w:rsidR="00A00C07">
        <w:t xml:space="preserve"> S</w:t>
      </w:r>
      <w:r w:rsidRPr="00A910A2">
        <w:t>2)</w:t>
      </w:r>
      <w:r>
        <w:t>.</w:t>
      </w:r>
      <w:r w:rsidRPr="00A910A2">
        <w:t xml:space="preserve"> </w:t>
      </w:r>
      <w:r w:rsidRPr="00EA2776">
        <w:t>The sample set 2 (2</w:t>
      </w:r>
      <w:r w:rsidR="00293D50">
        <w:t>04</w:t>
      </w:r>
      <w:r w:rsidRPr="00EA2776">
        <w:t xml:space="preserve"> subjects) was chosen from a population-based prospective cohort in Sweden </w:t>
      </w:r>
      <w:r w:rsidRPr="00EA2776">
        <w:fldChar w:fldCharType="begin">
          <w:fldData xml:space="preserve">PEVuZE5vdGU+PENpdGU+PEF1dGhvcj5BbG1xdmlzdDwvQXV0aG9yPjxZZWFyPjIwMTE8L1llYXI+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</w:fldData>
        </w:fldChar>
      </w:r>
      <w:r w:rsidR="00C806C6">
        <w:instrText xml:space="preserve"> ADDIN EN.CITE </w:instrText>
      </w:r>
      <w:r w:rsidR="00C806C6">
        <w:fldChar w:fldCharType="begin">
          <w:fldData xml:space="preserve">PEVuZE5vdGU+PENpdGU+PEF1dGhvcj5BbG1xdmlzdDwvQXV0aG9yPjxZZWFyPjIwMTE8L1llYXI+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</w:fldData>
        </w:fldChar>
      </w:r>
      <w:r w:rsidR="00C806C6">
        <w:instrText xml:space="preserve"> ADDIN EN.CITE.DATA </w:instrText>
      </w:r>
      <w:r w:rsidR="00C806C6">
        <w:fldChar w:fldCharType="end"/>
      </w:r>
      <w:r w:rsidRPr="00EA2776">
        <w:fldChar w:fldCharType="separate"/>
      </w:r>
      <w:r w:rsidR="00C806C6">
        <w:rPr>
          <w:noProof/>
        </w:rPr>
        <w:t>(Almqvist et al, 2011)</w:t>
      </w:r>
      <w:r w:rsidRPr="00EA2776">
        <w:fldChar w:fldCharType="end"/>
      </w:r>
      <w:r w:rsidRPr="00EA2776">
        <w:t xml:space="preserve"> and the set 3 (2999 subjects) was from the twin cohort same as the set 1 </w:t>
      </w:r>
      <w:r w:rsidRPr="00EA2776">
        <w:fldChar w:fldCharType="begin">
          <w:fldData xml:space="preserve">PEVuZE5vdGU+PENpdGU+PEF1dGhvcj5MaWNodGVuc3RlaW48L0F1dGhvcj48WWVhcj4yMDAyPC9Z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</w:fldData>
        </w:fldChar>
      </w:r>
      <w:r w:rsidR="00C806C6">
        <w:instrText xml:space="preserve"> ADDIN EN.CITE </w:instrText>
      </w:r>
      <w:r w:rsidR="00C806C6">
        <w:fldChar w:fldCharType="begin">
          <w:fldData xml:space="preserve">PEVuZE5vdGU+PENpdGU+PEF1dGhvcj5MaWNodGVuc3RlaW48L0F1dGhvcj48WWVhcj4yMDAyPC9Z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</w:fldData>
        </w:fldChar>
      </w:r>
      <w:r w:rsidR="00C806C6">
        <w:instrText xml:space="preserve"> ADDIN EN.CITE.DATA </w:instrText>
      </w:r>
      <w:r w:rsidR="00C806C6">
        <w:fldChar w:fldCharType="end"/>
      </w:r>
      <w:r w:rsidRPr="00EA2776">
        <w:fldChar w:fldCharType="separate"/>
      </w:r>
      <w:r w:rsidR="00C806C6">
        <w:rPr>
          <w:noProof/>
        </w:rPr>
        <w:t>(Lichtenstein et al, 2002; Magnusson et al, 2013)</w:t>
      </w:r>
      <w:r w:rsidRPr="00EA2776">
        <w:fldChar w:fldCharType="end"/>
      </w:r>
      <w:r w:rsidRPr="00EA2776">
        <w:t xml:space="preserve">, in which disease status was not considered during recruitment. </w:t>
      </w:r>
      <w:r w:rsidR="00293D50" w:rsidRPr="00EA2776">
        <w:t xml:space="preserve">Two other sample sets (set 4 and 5) included 100 subjects that were selected from cancer-related studies and derived from the same twin cohort as the set 1 </w:t>
      </w:r>
      <w:r w:rsidR="00293D50" w:rsidRPr="00EA2776">
        <w:fldChar w:fldCharType="begin">
          <w:fldData xml:space="preserve">PEVuZE5vdGU+PENpdGU+PEF1dGhvcj5MaWNodGVuc3RlaW48L0F1dGhvcj48WWVhcj4yMDAyPC9Z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</w:fldData>
        </w:fldChar>
      </w:r>
      <w:r w:rsidR="00C806C6">
        <w:instrText xml:space="preserve"> ADDIN EN.CITE </w:instrText>
      </w:r>
      <w:r w:rsidR="00C806C6">
        <w:fldChar w:fldCharType="begin">
          <w:fldData xml:space="preserve">PEVuZE5vdGU+PENpdGU+PEF1dGhvcj5MaWNodGVuc3RlaW48L0F1dGhvcj48WWVhcj4yMDAyPC9Z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</w:fldData>
        </w:fldChar>
      </w:r>
      <w:r w:rsidR="00C806C6">
        <w:instrText xml:space="preserve"> ADDIN EN.CITE.DATA </w:instrText>
      </w:r>
      <w:r w:rsidR="00C806C6">
        <w:fldChar w:fldCharType="end"/>
      </w:r>
      <w:r w:rsidR="00293D50" w:rsidRPr="00EA2776">
        <w:fldChar w:fldCharType="separate"/>
      </w:r>
      <w:r w:rsidR="00C806C6">
        <w:rPr>
          <w:noProof/>
        </w:rPr>
        <w:t>(Lichtenstein et al, 2002; Magnusson et al, 2013)</w:t>
      </w:r>
      <w:r w:rsidR="00293D50" w:rsidRPr="00EA2776">
        <w:fldChar w:fldCharType="end"/>
      </w:r>
      <w:r w:rsidR="00293D50" w:rsidRPr="00EA2776">
        <w:t xml:space="preserve">. </w:t>
      </w:r>
      <w:r w:rsidR="00293D50">
        <w:t>F</w:t>
      </w:r>
      <w:r w:rsidR="00293D50" w:rsidRPr="00EA2776">
        <w:t xml:space="preserve">orty-four subjects </w:t>
      </w:r>
      <w:r w:rsidRPr="00EA2776">
        <w:t xml:space="preserve">in the set 3 </w:t>
      </w:r>
      <w:r w:rsidR="009A0C56">
        <w:t xml:space="preserve">and one in the set 4 </w:t>
      </w:r>
      <w:r w:rsidRPr="00EA2776">
        <w:t xml:space="preserve">were overlapped with the set 1. </w:t>
      </w:r>
      <w:r w:rsidR="009A0C56">
        <w:t xml:space="preserve">The data of those 45 subjects were excluded in the meta-analysis. </w:t>
      </w:r>
      <w:r w:rsidRPr="00970F08">
        <w:rPr>
          <w:lang w:val="da-DK"/>
        </w:rPr>
        <w:t xml:space="preserve">Sample sets 6 to 9 (729 </w:t>
      </w:r>
      <w:proofErr w:type="spellStart"/>
      <w:r w:rsidRPr="00970F08">
        <w:rPr>
          <w:lang w:val="da-DK"/>
        </w:rPr>
        <w:t>subjects</w:t>
      </w:r>
      <w:proofErr w:type="spellEnd"/>
      <w:r w:rsidRPr="00970F08">
        <w:rPr>
          <w:lang w:val="da-DK"/>
        </w:rPr>
        <w:t xml:space="preserve">) </w:t>
      </w:r>
      <w:proofErr w:type="spellStart"/>
      <w:r w:rsidRPr="00970F08">
        <w:rPr>
          <w:lang w:val="da-DK"/>
        </w:rPr>
        <w:t>were</w:t>
      </w:r>
      <w:proofErr w:type="spellEnd"/>
      <w:r w:rsidRPr="00970F08">
        <w:rPr>
          <w:lang w:val="da-DK"/>
        </w:rPr>
        <w:t xml:space="preserve"> from </w:t>
      </w:r>
      <w:proofErr w:type="spellStart"/>
      <w:r w:rsidRPr="00970F08">
        <w:rPr>
          <w:lang w:val="da-DK"/>
        </w:rPr>
        <w:t>four</w:t>
      </w:r>
      <w:proofErr w:type="spellEnd"/>
      <w:r w:rsidRPr="00970F08">
        <w:rPr>
          <w:lang w:val="da-DK"/>
        </w:rPr>
        <w:t xml:space="preserve"> independent studies (</w:t>
      </w:r>
      <w:proofErr w:type="spellStart"/>
      <w:r w:rsidRPr="00970F08">
        <w:rPr>
          <w:lang w:val="da-DK"/>
        </w:rPr>
        <w:t>Table</w:t>
      </w:r>
      <w:proofErr w:type="spellEnd"/>
      <w:r w:rsidRPr="00970F08">
        <w:rPr>
          <w:lang w:val="da-DK"/>
        </w:rPr>
        <w:t xml:space="preserve"> 1) </w:t>
      </w:r>
      <w:r w:rsidRPr="00EA2776">
        <w:fldChar w:fldCharType="begin">
          <w:fldData xml:space="preserve">PEVuZE5vdGU+PENpdGU+PEF1dGhvcj5CYWxkYXNzYXJyZTwvQXV0aG9yPjxZZWFyPjIwMTA8L1ll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</w:fldData>
        </w:fldChar>
      </w:r>
      <w:r w:rsidR="00C806C6">
        <w:instrText xml:space="preserve"> ADDIN EN.CITE </w:instrText>
      </w:r>
      <w:r w:rsidR="00C806C6">
        <w:fldChar w:fldCharType="begin">
          <w:fldData xml:space="preserve">PEVuZE5vdGU+PENpdGU+PEF1dGhvcj5CYWxkYXNzYXJyZTwvQXV0aG9yPjxZZWFyPjIwMTA8L1ll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</w:fldData>
        </w:fldChar>
      </w:r>
      <w:r w:rsidR="00C806C6">
        <w:instrText xml:space="preserve"> ADDIN EN.CITE.DATA </w:instrText>
      </w:r>
      <w:r w:rsidR="00C806C6">
        <w:fldChar w:fldCharType="end"/>
      </w:r>
      <w:r w:rsidRPr="00EA2776">
        <w:fldChar w:fldCharType="separate"/>
      </w:r>
      <w:r w:rsidR="00C806C6" w:rsidRPr="00C806C6">
        <w:rPr>
          <w:noProof/>
          <w:lang w:val="da-DK"/>
        </w:rPr>
        <w:t>(Baldassarre et al, 2010; Gabrielson et al, 2017; Odeberg et al, 2014; Samnegård et al, 2005)</w:t>
      </w:r>
      <w:r w:rsidRPr="00EA2776">
        <w:fldChar w:fldCharType="end"/>
      </w:r>
      <w:r w:rsidRPr="00970F08">
        <w:rPr>
          <w:lang w:val="da-DK"/>
        </w:rPr>
        <w:t xml:space="preserve">. </w:t>
      </w:r>
    </w:p>
    <w:p w14:paraId="6CE52C0E" w14:textId="3BBA6A84" w:rsidR="00414694" w:rsidRDefault="007E73BA" w:rsidP="008F0BA4">
      <w:pPr>
        <w:pStyle w:val="Heading2"/>
      </w:pPr>
      <w:bookmarkStart w:id="9" w:name="_Toc44074371"/>
      <w:r>
        <w:t>Suspension Bead Array Assays</w:t>
      </w:r>
      <w:bookmarkEnd w:id="9"/>
    </w:p>
    <w:p w14:paraId="3D5BEF71" w14:textId="07F2A707" w:rsidR="007E73BA" w:rsidRPr="007E73BA" w:rsidRDefault="007E73BA" w:rsidP="007E73BA">
      <w:pPr>
        <w:pStyle w:val="Heading3"/>
        <w:numPr>
          <w:ilvl w:val="0"/>
          <w:numId w:val="17"/>
        </w:numPr>
      </w:pPr>
      <w:bookmarkStart w:id="10" w:name="_Toc44074372"/>
      <w:r>
        <w:t>Antibody selection</w:t>
      </w:r>
      <w:bookmarkEnd w:id="10"/>
    </w:p>
    <w:p w14:paraId="2ED7FC43" w14:textId="131A0934" w:rsidR="00414694" w:rsidRPr="00D679AF" w:rsidRDefault="00414694" w:rsidP="00414694">
      <w:pPr>
        <w:pStyle w:val="Text"/>
      </w:pPr>
      <w:r w:rsidRPr="00D679AF">
        <w:t>Antibodies</w:t>
      </w:r>
      <w:r w:rsidR="00D679AF" w:rsidRPr="00D679AF">
        <w:t xml:space="preserve"> </w:t>
      </w:r>
      <w:r w:rsidRPr="00D679AF">
        <w:t>from</w:t>
      </w:r>
      <w:r w:rsidR="00D679AF" w:rsidRPr="00D679AF">
        <w:t xml:space="preserve"> </w:t>
      </w:r>
      <w:r w:rsidRPr="00D679AF">
        <w:t>the</w:t>
      </w:r>
      <w:r w:rsidR="00D679AF" w:rsidRPr="00D679AF">
        <w:t xml:space="preserve"> </w:t>
      </w:r>
      <w:r w:rsidRPr="00D679AF">
        <w:t>Human</w:t>
      </w:r>
      <w:r w:rsidR="00D679AF" w:rsidRPr="00D679AF">
        <w:t xml:space="preserve"> </w:t>
      </w:r>
      <w:r w:rsidRPr="00D679AF">
        <w:t>Protein</w:t>
      </w:r>
      <w:r w:rsidR="00D679AF" w:rsidRPr="00D679AF">
        <w:t xml:space="preserve"> </w:t>
      </w:r>
      <w:r w:rsidRPr="00D679AF">
        <w:t>Atlas</w:t>
      </w:r>
      <w:r w:rsidR="00D679AF" w:rsidRPr="00D679AF">
        <w:t xml:space="preserve"> </w:t>
      </w:r>
      <w:r w:rsidR="00376C42" w:rsidRPr="00D679AF">
        <w:t>(HPA)</w:t>
      </w:r>
      <w:r w:rsidR="00D679AF" w:rsidRPr="00D679AF">
        <w:t xml:space="preserve"> </w:t>
      </w:r>
      <w:r w:rsidRPr="00D679AF">
        <w:t>with</w:t>
      </w:r>
      <w:r w:rsidR="00D679AF" w:rsidRPr="00D679AF">
        <w:t xml:space="preserve"> </w:t>
      </w:r>
      <w:r w:rsidRPr="00D679AF">
        <w:t>a</w:t>
      </w:r>
      <w:r w:rsidR="00D679AF" w:rsidRPr="00D679AF">
        <w:t xml:space="preserve"> </w:t>
      </w:r>
      <w:r w:rsidRPr="00D679AF">
        <w:t>concentration</w:t>
      </w:r>
      <w:r w:rsidR="00D679AF" w:rsidRPr="00D679AF">
        <w:t xml:space="preserve"> </w:t>
      </w:r>
      <w:r w:rsidRPr="00D679AF">
        <w:t>above</w:t>
      </w:r>
      <w:r w:rsidR="00D679AF" w:rsidRPr="00D679AF">
        <w:t xml:space="preserve"> </w:t>
      </w:r>
      <w:r w:rsidRPr="00D679AF">
        <w:t>0.05</w:t>
      </w:r>
      <w:r w:rsidR="00D679AF" w:rsidRPr="00D679AF">
        <w:t xml:space="preserve"> </w:t>
      </w:r>
      <w:r w:rsidRPr="00D679AF">
        <w:t>mg/ml</w:t>
      </w:r>
      <w:r w:rsidR="00D679AF" w:rsidRPr="00D679AF">
        <w:t xml:space="preserve"> </w:t>
      </w:r>
      <w:r w:rsidRPr="00D679AF">
        <w:t>and</w:t>
      </w:r>
      <w:r w:rsidR="00D679AF" w:rsidRPr="00D679AF">
        <w:t xml:space="preserve"> </w:t>
      </w:r>
      <w:r w:rsidRPr="00D679AF">
        <w:t>passing</w:t>
      </w:r>
      <w:r w:rsidR="00D679AF" w:rsidRPr="00D679AF">
        <w:t xml:space="preserve"> </w:t>
      </w:r>
      <w:r w:rsidRPr="00D679AF">
        <w:t>specificity</w:t>
      </w:r>
      <w:r w:rsidR="00D679AF" w:rsidRPr="00D679AF">
        <w:t xml:space="preserve"> </w:t>
      </w:r>
      <w:r w:rsidRPr="00D679AF">
        <w:t>assessment</w:t>
      </w:r>
      <w:r w:rsidR="00D679AF" w:rsidRPr="00D679AF">
        <w:t xml:space="preserve"> </w:t>
      </w:r>
      <w:r w:rsidRPr="00D679AF">
        <w:t>on</w:t>
      </w:r>
      <w:r w:rsidR="00D679AF" w:rsidRPr="00D679AF">
        <w:t xml:space="preserve"> </w:t>
      </w:r>
      <w:r w:rsidRPr="00D679AF">
        <w:t>planar</w:t>
      </w:r>
      <w:r w:rsidR="00D679AF" w:rsidRPr="00D679AF">
        <w:t xml:space="preserve"> </w:t>
      </w:r>
      <w:r w:rsidRPr="00D679AF">
        <w:t>protein</w:t>
      </w:r>
      <w:r w:rsidR="00D679AF" w:rsidRPr="00D679AF">
        <w:t xml:space="preserve"> </w:t>
      </w:r>
      <w:r w:rsidRPr="00D679AF">
        <w:t>microarrays</w:t>
      </w:r>
      <w:r w:rsidR="00D679AF" w:rsidRPr="00D679AF">
        <w:t xml:space="preserve"> </w:t>
      </w:r>
      <w:r w:rsidRPr="00D679AF">
        <w:fldChar w:fldCharType="begin">
          <w:fldData xml:space="preserve">PEVuZE5vdGU+PENpdGU+PEF1dGhvcj5Tam9iZXJnPC9BdXRob3I+PFllYXI+MjAxMjwvWWVhcj48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</w:fldData>
        </w:fldChar>
      </w:r>
      <w:r w:rsidR="00C806C6">
        <w:instrText xml:space="preserve"> ADDIN EN.CITE </w:instrText>
      </w:r>
      <w:r w:rsidR="00C806C6">
        <w:fldChar w:fldCharType="begin">
          <w:fldData xml:space="preserve">PEVuZE5vdGU+PENpdGU+PEF1dGhvcj5Tam9iZXJnPC9BdXRob3I+PFllYXI+MjAxMjwvWWVhcj48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</w:fldData>
        </w:fldChar>
      </w:r>
      <w:r w:rsidR="00C806C6">
        <w:instrText xml:space="preserve"> ADDIN EN.CITE.DATA </w:instrText>
      </w:r>
      <w:r w:rsidR="00C806C6">
        <w:fldChar w:fldCharType="end"/>
      </w:r>
      <w:r w:rsidRPr="00D679AF">
        <w:fldChar w:fldCharType="separate"/>
      </w:r>
      <w:r w:rsidR="00C806C6">
        <w:rPr>
          <w:noProof/>
        </w:rPr>
        <w:t>(Sjoberg et al, 2012)</w:t>
      </w:r>
      <w:r w:rsidRPr="00D679AF">
        <w:fldChar w:fldCharType="end"/>
      </w:r>
      <w:r w:rsidR="00D679AF" w:rsidRPr="00D679AF">
        <w:t xml:space="preserve"> </w:t>
      </w:r>
      <w:r w:rsidRPr="00D679AF">
        <w:t>were</w:t>
      </w:r>
      <w:r w:rsidR="00D679AF" w:rsidRPr="00D679AF">
        <w:t xml:space="preserve"> </w:t>
      </w:r>
      <w:r w:rsidRPr="00D679AF">
        <w:t>used</w:t>
      </w:r>
      <w:r w:rsidR="00D679AF" w:rsidRPr="00D679AF">
        <w:t xml:space="preserve"> </w:t>
      </w:r>
      <w:r w:rsidRPr="00D679AF">
        <w:t>for</w:t>
      </w:r>
      <w:r w:rsidR="00D679AF" w:rsidRPr="00D679AF">
        <w:t xml:space="preserve"> </w:t>
      </w:r>
      <w:r w:rsidRPr="00D679AF">
        <w:t>the</w:t>
      </w:r>
      <w:r w:rsidR="00D679AF" w:rsidRPr="00D679AF">
        <w:t xml:space="preserve"> </w:t>
      </w:r>
      <w:r w:rsidRPr="00D679AF">
        <w:t>analysis</w:t>
      </w:r>
      <w:r w:rsidR="00D679AF" w:rsidRPr="00D679AF">
        <w:t xml:space="preserve"> </w:t>
      </w:r>
      <w:r w:rsidR="00376C42" w:rsidRPr="00D679AF">
        <w:t>of</w:t>
      </w:r>
      <w:r w:rsidR="00D679AF" w:rsidRPr="00D679AF">
        <w:t xml:space="preserve"> </w:t>
      </w:r>
      <w:r w:rsidR="00376C42" w:rsidRPr="00D679AF">
        <w:t>sample</w:t>
      </w:r>
      <w:r w:rsidR="00D679AF" w:rsidRPr="00D679AF">
        <w:t xml:space="preserve"> </w:t>
      </w:r>
      <w:r w:rsidR="00376C42" w:rsidRPr="00D679AF">
        <w:t>sets</w:t>
      </w:r>
      <w:r w:rsidR="00D679AF" w:rsidRPr="00D679AF">
        <w:t xml:space="preserve"> </w:t>
      </w:r>
      <w:r w:rsidR="00376C42" w:rsidRPr="00D679AF">
        <w:t>1</w:t>
      </w:r>
      <w:r w:rsidR="00D679AF" w:rsidRPr="00D679AF">
        <w:t xml:space="preserve"> </w:t>
      </w:r>
      <w:r w:rsidR="00376C42" w:rsidRPr="00D679AF">
        <w:t>and</w:t>
      </w:r>
      <w:r w:rsidR="00D679AF" w:rsidRPr="00D679AF">
        <w:t xml:space="preserve"> </w:t>
      </w:r>
      <w:r w:rsidR="00376C42" w:rsidRPr="00D679AF">
        <w:t>2</w:t>
      </w:r>
      <w:r w:rsidRPr="00D679AF">
        <w:t>.</w:t>
      </w:r>
      <w:r w:rsidR="00D679AF" w:rsidRPr="00D679AF">
        <w:t xml:space="preserve"> </w:t>
      </w:r>
      <w:r w:rsidRPr="00D679AF">
        <w:t>No</w:t>
      </w:r>
      <w:r w:rsidR="00D679AF" w:rsidRPr="00D679AF">
        <w:t xml:space="preserve"> </w:t>
      </w:r>
      <w:r w:rsidRPr="00D679AF">
        <w:t>other</w:t>
      </w:r>
      <w:r w:rsidR="00D679AF" w:rsidRPr="00D679AF">
        <w:t xml:space="preserve"> </w:t>
      </w:r>
      <w:r w:rsidRPr="00D679AF">
        <w:t>protein</w:t>
      </w:r>
      <w:r w:rsidR="00D679AF" w:rsidRPr="00D679AF">
        <w:t xml:space="preserve"> </w:t>
      </w:r>
      <w:r w:rsidRPr="00D679AF">
        <w:t>related</w:t>
      </w:r>
      <w:r w:rsidR="00D679AF" w:rsidRPr="00D679AF">
        <w:t xml:space="preserve"> </w:t>
      </w:r>
      <w:r w:rsidRPr="00D679AF">
        <w:t>criteria</w:t>
      </w:r>
      <w:r w:rsidR="00D679AF" w:rsidRPr="00D679AF">
        <w:t xml:space="preserve"> </w:t>
      </w:r>
      <w:r w:rsidRPr="00D679AF">
        <w:t>other</w:t>
      </w:r>
      <w:r w:rsidR="00D679AF" w:rsidRPr="00D679AF">
        <w:t xml:space="preserve"> </w:t>
      </w:r>
      <w:r w:rsidRPr="00D679AF">
        <w:t>than</w:t>
      </w:r>
      <w:r w:rsidR="00D679AF" w:rsidRPr="00D679AF">
        <w:t xml:space="preserve"> </w:t>
      </w:r>
      <w:r w:rsidRPr="00D679AF">
        <w:t>antibody</w:t>
      </w:r>
      <w:r w:rsidR="00D679AF" w:rsidRPr="00D679AF">
        <w:t xml:space="preserve"> </w:t>
      </w:r>
      <w:r w:rsidRPr="00D679AF">
        <w:t>availability</w:t>
      </w:r>
      <w:r w:rsidR="00D679AF" w:rsidRPr="00D679AF">
        <w:t xml:space="preserve"> </w:t>
      </w:r>
      <w:r w:rsidRPr="00D679AF">
        <w:t>at</w:t>
      </w:r>
      <w:r w:rsidR="00D679AF" w:rsidRPr="00D679AF">
        <w:t xml:space="preserve"> </w:t>
      </w:r>
      <w:r w:rsidRPr="00D679AF">
        <w:t>the</w:t>
      </w:r>
      <w:r w:rsidR="00D679AF" w:rsidRPr="00D679AF">
        <w:t xml:space="preserve"> </w:t>
      </w:r>
      <w:r w:rsidRPr="00D679AF">
        <w:t>time</w:t>
      </w:r>
      <w:r w:rsidR="00D679AF" w:rsidRPr="00D679AF">
        <w:t xml:space="preserve"> </w:t>
      </w:r>
      <w:r w:rsidRPr="00D679AF">
        <w:t>of</w:t>
      </w:r>
      <w:r w:rsidR="00D679AF" w:rsidRPr="00D679AF">
        <w:t xml:space="preserve"> </w:t>
      </w:r>
      <w:r w:rsidRPr="00D679AF">
        <w:t>the</w:t>
      </w:r>
      <w:r w:rsidR="00D679AF" w:rsidRPr="00D679AF">
        <w:t xml:space="preserve"> </w:t>
      </w:r>
      <w:r w:rsidRPr="00D679AF">
        <w:t>study</w:t>
      </w:r>
      <w:r w:rsidR="00D679AF" w:rsidRPr="00D679AF">
        <w:t xml:space="preserve"> </w:t>
      </w:r>
      <w:r w:rsidRPr="00D679AF">
        <w:t>were</w:t>
      </w:r>
      <w:r w:rsidR="00D679AF" w:rsidRPr="00D679AF">
        <w:t xml:space="preserve"> </w:t>
      </w:r>
      <w:r w:rsidRPr="00D679AF">
        <w:t>applied.</w:t>
      </w:r>
      <w:r w:rsidR="00D679AF" w:rsidRPr="00D679AF">
        <w:t xml:space="preserve"> </w:t>
      </w:r>
      <w:r w:rsidR="00376C42" w:rsidRPr="00D679AF">
        <w:t>For</w:t>
      </w:r>
      <w:r w:rsidR="00D679AF" w:rsidRPr="00D679AF">
        <w:t xml:space="preserve"> </w:t>
      </w:r>
      <w:r w:rsidR="00376C42" w:rsidRPr="00D679AF">
        <w:t>the</w:t>
      </w:r>
      <w:r w:rsidR="00D679AF" w:rsidRPr="00D679AF">
        <w:t xml:space="preserve"> </w:t>
      </w:r>
      <w:r w:rsidR="00376C42" w:rsidRPr="00D679AF">
        <w:t>analysis</w:t>
      </w:r>
      <w:r w:rsidR="00D679AF" w:rsidRPr="00D679AF">
        <w:t xml:space="preserve"> </w:t>
      </w:r>
      <w:r w:rsidR="00376C42" w:rsidRPr="00D679AF">
        <w:t>of</w:t>
      </w:r>
      <w:r w:rsidR="00D679AF" w:rsidRPr="00D679AF">
        <w:t xml:space="preserve"> </w:t>
      </w:r>
      <w:r w:rsidR="00376C42" w:rsidRPr="00D679AF">
        <w:t>sample</w:t>
      </w:r>
      <w:r w:rsidR="00D679AF" w:rsidRPr="00D679AF">
        <w:t xml:space="preserve"> </w:t>
      </w:r>
      <w:r w:rsidR="00376C42" w:rsidRPr="00D679AF">
        <w:t>sets</w:t>
      </w:r>
      <w:r w:rsidR="00D679AF" w:rsidRPr="00D679AF">
        <w:t xml:space="preserve"> </w:t>
      </w:r>
      <w:r w:rsidR="00376C42" w:rsidRPr="00D679AF">
        <w:t>4,</w:t>
      </w:r>
      <w:r w:rsidR="00D679AF" w:rsidRPr="00D679AF">
        <w:t xml:space="preserve"> </w:t>
      </w:r>
      <w:r w:rsidR="00376C42" w:rsidRPr="00D679AF">
        <w:t>5,</w:t>
      </w:r>
      <w:r w:rsidR="00D679AF" w:rsidRPr="00D679AF">
        <w:t xml:space="preserve"> </w:t>
      </w:r>
      <w:r w:rsidR="00376C42" w:rsidRPr="00D679AF">
        <w:t>6,</w:t>
      </w:r>
      <w:r w:rsidR="00D679AF" w:rsidRPr="00D679AF">
        <w:t xml:space="preserve"> </w:t>
      </w:r>
      <w:r w:rsidR="00376C42" w:rsidRPr="00D679AF">
        <w:t>7,</w:t>
      </w:r>
      <w:r w:rsidR="00D679AF" w:rsidRPr="00D679AF">
        <w:t xml:space="preserve"> </w:t>
      </w:r>
      <w:r w:rsidR="00376C42" w:rsidRPr="00D679AF">
        <w:t>and</w:t>
      </w:r>
      <w:r w:rsidR="00D679AF" w:rsidRPr="00D679AF">
        <w:t xml:space="preserve"> </w:t>
      </w:r>
      <w:r w:rsidR="00376C42" w:rsidRPr="00D679AF">
        <w:t>8,</w:t>
      </w:r>
      <w:r w:rsidR="00D679AF" w:rsidRPr="00D679AF">
        <w:t xml:space="preserve"> </w:t>
      </w:r>
      <w:r w:rsidR="00376C42" w:rsidRPr="00D679AF">
        <w:t>antibodies</w:t>
      </w:r>
      <w:r w:rsidR="00D679AF" w:rsidRPr="00D679AF">
        <w:t xml:space="preserve"> </w:t>
      </w:r>
      <w:r w:rsidR="00376C42" w:rsidRPr="00D679AF">
        <w:t>were</w:t>
      </w:r>
      <w:r w:rsidR="00D679AF" w:rsidRPr="00D679AF">
        <w:t xml:space="preserve"> </w:t>
      </w:r>
      <w:r w:rsidR="00376C42" w:rsidRPr="00D679AF">
        <w:t>selected</w:t>
      </w:r>
      <w:r w:rsidR="00D679AF" w:rsidRPr="00D679AF">
        <w:t xml:space="preserve"> </w:t>
      </w:r>
      <w:r w:rsidR="00C1135A" w:rsidRPr="00D679AF">
        <w:t>without</w:t>
      </w:r>
      <w:r w:rsidR="00D679AF" w:rsidRPr="00D679AF">
        <w:t xml:space="preserve"> </w:t>
      </w:r>
      <w:r w:rsidR="00C1135A" w:rsidRPr="00D679AF">
        <w:t>considering</w:t>
      </w:r>
      <w:r w:rsidR="00D679AF" w:rsidRPr="00D679AF">
        <w:t xml:space="preserve"> </w:t>
      </w:r>
      <w:r w:rsidR="00C1135A" w:rsidRPr="00D679AF">
        <w:t>target</w:t>
      </w:r>
      <w:r w:rsidR="00D679AF" w:rsidRPr="00D679AF">
        <w:t xml:space="preserve"> </w:t>
      </w:r>
      <w:r w:rsidR="00C1135A" w:rsidRPr="00D679AF">
        <w:t>proteins.</w:t>
      </w:r>
      <w:r w:rsidR="00D679AF" w:rsidRPr="00D679AF">
        <w:t xml:space="preserve"> </w:t>
      </w:r>
      <w:r w:rsidR="00C1135A" w:rsidRPr="00D679AF">
        <w:t>The</w:t>
      </w:r>
      <w:r w:rsidR="00D679AF" w:rsidRPr="00D679AF">
        <w:t xml:space="preserve"> </w:t>
      </w:r>
      <w:r w:rsidR="00C1135A" w:rsidRPr="00D679AF">
        <w:t>antibodies</w:t>
      </w:r>
      <w:r w:rsidR="00D679AF" w:rsidRPr="00D679AF">
        <w:t xml:space="preserve"> </w:t>
      </w:r>
      <w:r w:rsidR="00C1135A" w:rsidRPr="00D679AF">
        <w:t>for</w:t>
      </w:r>
      <w:r w:rsidR="00D679AF" w:rsidRPr="00D679AF">
        <w:t xml:space="preserve"> </w:t>
      </w:r>
      <w:r w:rsidR="00C1135A" w:rsidRPr="00D679AF">
        <w:t>sample</w:t>
      </w:r>
      <w:r w:rsidR="00D679AF" w:rsidRPr="00D679AF">
        <w:t xml:space="preserve"> </w:t>
      </w:r>
      <w:r w:rsidR="00C1135A" w:rsidRPr="00D679AF">
        <w:t>set</w:t>
      </w:r>
      <w:r w:rsidR="00D679AF" w:rsidRPr="00D679AF">
        <w:t xml:space="preserve"> </w:t>
      </w:r>
      <w:r w:rsidR="00C1135A" w:rsidRPr="00D679AF">
        <w:t>3</w:t>
      </w:r>
      <w:r w:rsidR="00D679AF" w:rsidRPr="00D679AF">
        <w:t xml:space="preserve"> </w:t>
      </w:r>
      <w:r w:rsidR="00C1135A" w:rsidRPr="00D679AF">
        <w:t>included</w:t>
      </w:r>
      <w:r w:rsidR="00D679AF" w:rsidRPr="00D679AF">
        <w:t xml:space="preserve"> </w:t>
      </w:r>
      <w:r w:rsidR="00C1135A" w:rsidRPr="00D679AF">
        <w:t>antibodies</w:t>
      </w:r>
      <w:r w:rsidR="00D679AF" w:rsidRPr="00D679AF">
        <w:t xml:space="preserve"> </w:t>
      </w:r>
      <w:r w:rsidR="00C1135A" w:rsidRPr="00D679AF">
        <w:t>that</w:t>
      </w:r>
      <w:r w:rsidR="00D679AF" w:rsidRPr="00D679AF">
        <w:t xml:space="preserve"> </w:t>
      </w:r>
      <w:r w:rsidR="00C1135A" w:rsidRPr="00D679AF">
        <w:t>had</w:t>
      </w:r>
      <w:r w:rsidR="00D679AF" w:rsidRPr="00D679AF">
        <w:t xml:space="preserve"> </w:t>
      </w:r>
      <w:r w:rsidR="00C1135A" w:rsidRPr="00D679AF">
        <w:t>been</w:t>
      </w:r>
      <w:r w:rsidR="00D679AF" w:rsidRPr="00D679AF">
        <w:t xml:space="preserve"> </w:t>
      </w:r>
      <w:r w:rsidR="00C1135A" w:rsidRPr="00D679AF">
        <w:t>used</w:t>
      </w:r>
      <w:r w:rsidR="00D679AF" w:rsidRPr="00D679AF">
        <w:t xml:space="preserve"> </w:t>
      </w:r>
      <w:r w:rsidR="00C1135A" w:rsidRPr="00D679AF">
        <w:t>and</w:t>
      </w:r>
      <w:r w:rsidR="00D679AF" w:rsidRPr="00D679AF">
        <w:t xml:space="preserve"> </w:t>
      </w:r>
      <w:r w:rsidR="00C1135A" w:rsidRPr="00D679AF">
        <w:t>showed</w:t>
      </w:r>
      <w:r w:rsidR="00D679AF" w:rsidRPr="00D679AF">
        <w:t xml:space="preserve"> </w:t>
      </w:r>
      <w:r w:rsidR="00C1135A" w:rsidRPr="00D679AF">
        <w:t>some</w:t>
      </w:r>
      <w:r w:rsidR="00D679AF" w:rsidRPr="00D679AF">
        <w:t xml:space="preserve"> </w:t>
      </w:r>
      <w:r w:rsidR="00C1135A" w:rsidRPr="00D679AF">
        <w:t>potentially</w:t>
      </w:r>
      <w:r w:rsidR="00D679AF" w:rsidRPr="00D679AF">
        <w:t xml:space="preserve"> </w:t>
      </w:r>
      <w:r w:rsidR="00C1135A" w:rsidRPr="00D679AF">
        <w:t>interesting</w:t>
      </w:r>
      <w:r w:rsidR="00D679AF" w:rsidRPr="00D679AF">
        <w:t xml:space="preserve"> </w:t>
      </w:r>
      <w:r w:rsidR="00C1135A" w:rsidRPr="00D679AF">
        <w:t>results</w:t>
      </w:r>
      <w:r w:rsidR="00D679AF" w:rsidRPr="00D679AF">
        <w:t xml:space="preserve"> </w:t>
      </w:r>
      <w:r w:rsidR="00C1135A" w:rsidRPr="00D679AF">
        <w:t>in</w:t>
      </w:r>
      <w:r w:rsidR="00D679AF" w:rsidRPr="00D679AF">
        <w:t xml:space="preserve"> </w:t>
      </w:r>
      <w:r w:rsidR="00C1135A" w:rsidRPr="00D679AF">
        <w:t>other</w:t>
      </w:r>
      <w:r w:rsidR="00D679AF" w:rsidRPr="00D679AF">
        <w:t xml:space="preserve"> </w:t>
      </w:r>
      <w:r w:rsidR="00C1135A" w:rsidRPr="00D679AF">
        <w:t>studies</w:t>
      </w:r>
      <w:r w:rsidR="00D679AF" w:rsidRPr="00D679AF">
        <w:t xml:space="preserve"> </w:t>
      </w:r>
      <w:r w:rsidR="00C1135A" w:rsidRPr="00D679AF">
        <w:t>for</w:t>
      </w:r>
      <w:r w:rsidR="00D679AF" w:rsidRPr="00D679AF">
        <w:t xml:space="preserve"> </w:t>
      </w:r>
      <w:r w:rsidR="00C1135A" w:rsidRPr="00D679AF">
        <w:t>various</w:t>
      </w:r>
      <w:r w:rsidR="00D679AF" w:rsidRPr="00D679AF">
        <w:t xml:space="preserve"> </w:t>
      </w:r>
      <w:r w:rsidR="00C1135A" w:rsidRPr="00D679AF">
        <w:t>diseases.</w:t>
      </w:r>
      <w:r w:rsidR="00D679AF" w:rsidRPr="00D679AF">
        <w:t xml:space="preserve"> </w:t>
      </w:r>
      <w:r w:rsidR="00FA15C3" w:rsidRPr="00D679AF">
        <w:t>Two</w:t>
      </w:r>
      <w:r w:rsidR="00D679AF" w:rsidRPr="00D679AF">
        <w:t xml:space="preserve"> </w:t>
      </w:r>
      <w:r w:rsidR="00FA15C3" w:rsidRPr="00D679AF">
        <w:t>of</w:t>
      </w:r>
      <w:r w:rsidR="00D679AF" w:rsidRPr="00D679AF">
        <w:t xml:space="preserve"> </w:t>
      </w:r>
      <w:r w:rsidR="00FA15C3" w:rsidRPr="00D679AF">
        <w:t>them</w:t>
      </w:r>
      <w:r w:rsidR="00D679AF" w:rsidRPr="00D679AF">
        <w:t xml:space="preserve"> </w:t>
      </w:r>
      <w:r w:rsidR="00FA15C3" w:rsidRPr="00D679AF">
        <w:t>were</w:t>
      </w:r>
      <w:r w:rsidR="00D679AF" w:rsidRPr="00D679AF">
        <w:t xml:space="preserve"> </w:t>
      </w:r>
      <w:r w:rsidR="00FA15C3" w:rsidRPr="00D679AF">
        <w:t>HPA045005</w:t>
      </w:r>
      <w:r w:rsidR="00D679AF" w:rsidRPr="00D679AF">
        <w:t xml:space="preserve"> </w:t>
      </w:r>
      <w:r w:rsidR="00FA15C3" w:rsidRPr="00D679AF">
        <w:t>from</w:t>
      </w:r>
      <w:r w:rsidR="00D679AF" w:rsidRPr="00D679AF">
        <w:t xml:space="preserve"> </w:t>
      </w:r>
      <w:r w:rsidR="00FA15C3" w:rsidRPr="00D679AF">
        <w:t>the</w:t>
      </w:r>
      <w:r w:rsidR="00D679AF" w:rsidRPr="00D679AF">
        <w:t xml:space="preserve"> </w:t>
      </w:r>
      <w:r w:rsidR="00FA15C3" w:rsidRPr="00D679AF">
        <w:t>HPA</w:t>
      </w:r>
      <w:r w:rsidR="00D679AF" w:rsidRPr="00D679AF">
        <w:t xml:space="preserve"> </w:t>
      </w:r>
      <w:r w:rsidR="00FA15C3" w:rsidRPr="00D679AF">
        <w:t>and</w:t>
      </w:r>
      <w:r w:rsidR="00D679AF" w:rsidRPr="00D679AF">
        <w:t xml:space="preserve"> </w:t>
      </w:r>
      <w:r w:rsidR="000D7BED" w:rsidRPr="00D679AF">
        <w:t>BSI</w:t>
      </w:r>
      <w:r w:rsidR="00FA15C3" w:rsidRPr="00D679AF">
        <w:t>0137</w:t>
      </w:r>
      <w:r w:rsidR="00D679AF" w:rsidRPr="00D679AF">
        <w:t xml:space="preserve"> </w:t>
      </w:r>
      <w:r w:rsidR="000D7BED" w:rsidRPr="00D679AF">
        <w:t>(Batch</w:t>
      </w:r>
      <w:r w:rsidR="00D679AF" w:rsidRPr="00D679AF">
        <w:t xml:space="preserve"> </w:t>
      </w:r>
      <w:r w:rsidR="000D7BED" w:rsidRPr="00D679AF">
        <w:t>ID</w:t>
      </w:r>
      <w:r w:rsidR="00D679AF" w:rsidRPr="00D679AF">
        <w:t xml:space="preserve"> </w:t>
      </w:r>
      <w:r w:rsidR="000D7BED" w:rsidRPr="00D679AF">
        <w:t>0137090310)</w:t>
      </w:r>
      <w:r w:rsidR="00FA15C3" w:rsidRPr="00D679AF">
        <w:t>,</w:t>
      </w:r>
      <w:r w:rsidR="00D679AF" w:rsidRPr="00D679AF">
        <w:t xml:space="preserve"> </w:t>
      </w:r>
      <w:r w:rsidR="00FA15C3" w:rsidRPr="00D679AF">
        <w:t>which</w:t>
      </w:r>
      <w:r w:rsidR="00D679AF" w:rsidRPr="00D679AF">
        <w:t xml:space="preserve"> </w:t>
      </w:r>
      <w:r w:rsidR="00FA15C3" w:rsidRPr="00D679AF">
        <w:t>is</w:t>
      </w:r>
      <w:r w:rsidR="00D679AF" w:rsidRPr="00D679AF">
        <w:t xml:space="preserve"> </w:t>
      </w:r>
      <w:r w:rsidR="00B63EB4" w:rsidRPr="00D679AF">
        <w:t>a</w:t>
      </w:r>
      <w:r w:rsidR="00D679AF" w:rsidRPr="00D679AF">
        <w:t xml:space="preserve"> </w:t>
      </w:r>
      <w:r w:rsidR="00FA15C3" w:rsidRPr="00D679AF">
        <w:t>monoclonal</w:t>
      </w:r>
      <w:r w:rsidR="00D679AF" w:rsidRPr="00D679AF">
        <w:t xml:space="preserve"> </w:t>
      </w:r>
      <w:r w:rsidR="00FA15C3" w:rsidRPr="00D679AF">
        <w:t>mouse</w:t>
      </w:r>
      <w:r w:rsidR="00D679AF" w:rsidRPr="00D679AF">
        <w:t xml:space="preserve"> </w:t>
      </w:r>
      <w:r w:rsidR="00FA15C3" w:rsidRPr="00D679AF">
        <w:t>antibody</w:t>
      </w:r>
      <w:r w:rsidR="00D679AF" w:rsidRPr="00D679AF">
        <w:t xml:space="preserve"> </w:t>
      </w:r>
      <w:r w:rsidR="00FA15C3" w:rsidRPr="00D679AF">
        <w:t>from</w:t>
      </w:r>
      <w:r w:rsidR="00D679AF" w:rsidRPr="00D679AF">
        <w:t xml:space="preserve"> </w:t>
      </w:r>
      <w:proofErr w:type="spellStart"/>
      <w:r w:rsidR="00FA15C3" w:rsidRPr="00D679AF">
        <w:t>BioSystems</w:t>
      </w:r>
      <w:proofErr w:type="spellEnd"/>
      <w:r w:rsidR="00D679AF" w:rsidRPr="00D679AF">
        <w:t xml:space="preserve"> </w:t>
      </w:r>
      <w:r w:rsidR="00FA15C3" w:rsidRPr="00D679AF">
        <w:t>International</w:t>
      </w:r>
      <w:r w:rsidR="00D679AF" w:rsidRPr="00D679AF">
        <w:t xml:space="preserve"> </w:t>
      </w:r>
      <w:proofErr w:type="spellStart"/>
      <w:r w:rsidR="000D7BED" w:rsidRPr="00D679AF">
        <w:t>Kft</w:t>
      </w:r>
      <w:proofErr w:type="spellEnd"/>
      <w:r w:rsidR="00D679AF" w:rsidRPr="00D679AF">
        <w:t xml:space="preserve"> </w:t>
      </w:r>
      <w:r w:rsidR="00B63EB4" w:rsidRPr="00D679AF">
        <w:fldChar w:fldCharType="begin">
          <w:fldData xml:space="preserve">PEVuZE5vdGU+PENpdGU+PEF1dGhvcj5HdWVyZ292YS1LdXJhczwvQXV0aG9yPjxZZWFyPjIwMTE8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</w:fldData>
        </w:fldChar>
      </w:r>
      <w:r w:rsidR="00C806C6">
        <w:instrText xml:space="preserve"> ADDIN EN.CITE </w:instrText>
      </w:r>
      <w:r w:rsidR="00C806C6">
        <w:fldChar w:fldCharType="begin">
          <w:fldData xml:space="preserve">PEVuZE5vdGU+PENpdGU+PEF1dGhvcj5HdWVyZ292YS1LdXJhczwvQXV0aG9yPjxZZWFyPjIwMTE8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</w:fldData>
        </w:fldChar>
      </w:r>
      <w:r w:rsidR="00C806C6">
        <w:instrText xml:space="preserve"> ADDIN EN.CITE.DATA </w:instrText>
      </w:r>
      <w:r w:rsidR="00C806C6">
        <w:fldChar w:fldCharType="end"/>
      </w:r>
      <w:r w:rsidR="00B63EB4" w:rsidRPr="00D679AF">
        <w:fldChar w:fldCharType="separate"/>
      </w:r>
      <w:r w:rsidR="00C806C6">
        <w:rPr>
          <w:noProof/>
        </w:rPr>
        <w:t>(Guergova-Kuras et al, 2011)</w:t>
      </w:r>
      <w:r w:rsidR="00B63EB4" w:rsidRPr="00D679AF">
        <w:fldChar w:fldCharType="end"/>
      </w:r>
      <w:r w:rsidR="00B63EB4" w:rsidRPr="00D679AF">
        <w:t>.</w:t>
      </w:r>
      <w:r w:rsidR="00D679AF" w:rsidRPr="00D679AF">
        <w:t xml:space="preserve"> </w:t>
      </w:r>
      <w:r w:rsidR="00C1135A" w:rsidRPr="00D679AF">
        <w:t>The</w:t>
      </w:r>
      <w:r w:rsidR="00D679AF" w:rsidRPr="00D679AF">
        <w:t xml:space="preserve"> </w:t>
      </w:r>
      <w:r w:rsidR="00C1135A" w:rsidRPr="00D679AF">
        <w:t>antibodies</w:t>
      </w:r>
      <w:r w:rsidR="00D679AF" w:rsidRPr="00D679AF">
        <w:t xml:space="preserve"> </w:t>
      </w:r>
      <w:r w:rsidR="00C1135A" w:rsidRPr="00D679AF">
        <w:t>for</w:t>
      </w:r>
      <w:r w:rsidR="00D679AF" w:rsidRPr="00D679AF">
        <w:t xml:space="preserve"> </w:t>
      </w:r>
      <w:r w:rsidR="00C1135A" w:rsidRPr="00D679AF">
        <w:t>sample</w:t>
      </w:r>
      <w:r w:rsidR="00D679AF" w:rsidRPr="00D679AF">
        <w:t xml:space="preserve"> </w:t>
      </w:r>
      <w:r w:rsidR="00C1135A" w:rsidRPr="00D679AF">
        <w:t>set</w:t>
      </w:r>
      <w:r w:rsidR="00D679AF" w:rsidRPr="00D679AF">
        <w:t xml:space="preserve"> </w:t>
      </w:r>
      <w:r w:rsidR="00C1135A" w:rsidRPr="00D679AF">
        <w:t>9</w:t>
      </w:r>
      <w:r w:rsidR="00D679AF" w:rsidRPr="00D679AF">
        <w:t xml:space="preserve"> </w:t>
      </w:r>
      <w:r w:rsidR="00C1135A" w:rsidRPr="00D679AF">
        <w:t>were</w:t>
      </w:r>
      <w:r w:rsidR="00D679AF" w:rsidRPr="00D679AF">
        <w:t xml:space="preserve"> </w:t>
      </w:r>
      <w:r w:rsidR="00C1135A" w:rsidRPr="00D679AF">
        <w:t>chosen</w:t>
      </w:r>
      <w:r w:rsidR="00D679AF" w:rsidRPr="00D679AF">
        <w:t xml:space="preserve"> </w:t>
      </w:r>
      <w:r w:rsidR="00C1135A" w:rsidRPr="00D679AF">
        <w:t>for</w:t>
      </w:r>
      <w:r w:rsidR="00D679AF" w:rsidRPr="00D679AF">
        <w:t xml:space="preserve"> </w:t>
      </w:r>
      <w:r w:rsidR="00C1135A" w:rsidRPr="00D679AF">
        <w:t>a</w:t>
      </w:r>
      <w:r w:rsidR="00D679AF" w:rsidRPr="00D679AF">
        <w:t xml:space="preserve"> </w:t>
      </w:r>
      <w:r w:rsidR="00C1135A" w:rsidRPr="00D679AF">
        <w:t>mammography</w:t>
      </w:r>
      <w:r w:rsidR="00D679AF" w:rsidRPr="00D679AF">
        <w:t xml:space="preserve"> </w:t>
      </w:r>
      <w:r w:rsidR="00C1135A" w:rsidRPr="00D679AF">
        <w:t>study</w:t>
      </w:r>
      <w:r w:rsidR="00D679AF" w:rsidRPr="00D679AF">
        <w:t xml:space="preserve"> </w:t>
      </w:r>
      <w:r w:rsidR="00C1135A" w:rsidRPr="00D679AF">
        <w:t>for</w:t>
      </w:r>
      <w:r w:rsidR="00D679AF" w:rsidRPr="00D679AF">
        <w:t xml:space="preserve"> </w:t>
      </w:r>
      <w:r w:rsidR="00C1135A" w:rsidRPr="00D679AF">
        <w:t>its</w:t>
      </w:r>
      <w:r w:rsidR="00D679AF" w:rsidRPr="00D679AF">
        <w:t xml:space="preserve"> </w:t>
      </w:r>
      <w:r w:rsidR="00C1135A" w:rsidRPr="00D679AF">
        <w:t>own</w:t>
      </w:r>
      <w:r w:rsidR="00D679AF" w:rsidRPr="00D679AF">
        <w:t xml:space="preserve"> </w:t>
      </w:r>
      <w:r w:rsidR="00C1135A" w:rsidRPr="00D679AF">
        <w:t>interest</w:t>
      </w:r>
      <w:r w:rsidR="00D679AF" w:rsidRPr="00D679AF">
        <w:t xml:space="preserve"> </w:t>
      </w:r>
      <w:r w:rsidR="00293F32" w:rsidRPr="00D679AF">
        <w:fldChar w:fldCharType="begin">
          <w:fldData xml:space="preserve">PEVuZE5vdGU+PENpdGU+PEF1dGhvcj5CeXN0cm9tPC9BdXRob3I+PFllYXI+MjAxODwvWWVhcj48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</w:fldData>
        </w:fldChar>
      </w:r>
      <w:r w:rsidR="00C806C6">
        <w:instrText xml:space="preserve"> ADDIN EN.CITE </w:instrText>
      </w:r>
      <w:r w:rsidR="00C806C6">
        <w:fldChar w:fldCharType="begin">
          <w:fldData xml:space="preserve">PEVuZE5vdGU+PENpdGU+PEF1dGhvcj5CeXN0cm9tPC9BdXRob3I+PFllYXI+MjAxODwvWWVhcj48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</w:fldData>
        </w:fldChar>
      </w:r>
      <w:r w:rsidR="00C806C6">
        <w:instrText xml:space="preserve"> ADDIN EN.CITE.DATA </w:instrText>
      </w:r>
      <w:r w:rsidR="00C806C6">
        <w:fldChar w:fldCharType="end"/>
      </w:r>
      <w:r w:rsidR="00293F32" w:rsidRPr="00D679AF">
        <w:fldChar w:fldCharType="separate"/>
      </w:r>
      <w:r w:rsidR="00C806C6">
        <w:rPr>
          <w:noProof/>
        </w:rPr>
        <w:t>(Bystrom et al, 2018)</w:t>
      </w:r>
      <w:r w:rsidR="00293F32" w:rsidRPr="00D679AF">
        <w:fldChar w:fldCharType="end"/>
      </w:r>
      <w:r w:rsidR="00C1135A" w:rsidRPr="00D679AF">
        <w:t>.</w:t>
      </w:r>
    </w:p>
    <w:p w14:paraId="5772B7CC" w14:textId="70C3ECE1" w:rsidR="007E73BA" w:rsidRDefault="007E73BA" w:rsidP="007E73BA">
      <w:pPr>
        <w:pStyle w:val="Heading3"/>
        <w:numPr>
          <w:ilvl w:val="0"/>
          <w:numId w:val="17"/>
        </w:numPr>
      </w:pPr>
      <w:bookmarkStart w:id="11" w:name="_Toc44074373"/>
      <w:r>
        <w:lastRenderedPageBreak/>
        <w:t>Suspension Bead Array P</w:t>
      </w:r>
      <w:r w:rsidRPr="007E73BA">
        <w:t>rocedure</w:t>
      </w:r>
      <w:bookmarkEnd w:id="11"/>
    </w:p>
    <w:p w14:paraId="198F9E5E" w14:textId="3A01FD0F" w:rsidR="00414694" w:rsidRDefault="00414694" w:rsidP="007E73BA">
      <w:pPr>
        <w:pStyle w:val="Text"/>
      </w:pPr>
      <w:r w:rsidRPr="00D679AF">
        <w:t>Coupling</w:t>
      </w:r>
      <w:r w:rsidR="00D679AF" w:rsidRPr="00D679AF">
        <w:t xml:space="preserve"> </w:t>
      </w:r>
      <w:r w:rsidRPr="00D679AF">
        <w:t>of</w:t>
      </w:r>
      <w:r w:rsidR="00D679AF" w:rsidRPr="00D679AF">
        <w:t xml:space="preserve"> </w:t>
      </w:r>
      <w:r w:rsidRPr="00D679AF">
        <w:t>antibodies</w:t>
      </w:r>
      <w:r w:rsidR="00D679AF" w:rsidRPr="00D679AF">
        <w:t xml:space="preserve"> </w:t>
      </w:r>
      <w:r w:rsidRPr="00D679AF">
        <w:t>to</w:t>
      </w:r>
      <w:r w:rsidR="00D679AF" w:rsidRPr="00D679AF">
        <w:t xml:space="preserve"> </w:t>
      </w:r>
      <w:r w:rsidRPr="00D679AF">
        <w:t>magnetic</w:t>
      </w:r>
      <w:r w:rsidR="00D679AF" w:rsidRPr="00D679AF">
        <w:t xml:space="preserve"> </w:t>
      </w:r>
      <w:r w:rsidRPr="00D679AF">
        <w:t>beads</w:t>
      </w:r>
      <w:r w:rsidR="00D679AF" w:rsidRPr="00D679AF">
        <w:t xml:space="preserve"> </w:t>
      </w:r>
      <w:r w:rsidRPr="00D679AF">
        <w:t>(</w:t>
      </w:r>
      <w:proofErr w:type="spellStart"/>
      <w:r w:rsidRPr="00D679AF">
        <w:t>MagPlex</w:t>
      </w:r>
      <w:proofErr w:type="spellEnd"/>
      <w:r w:rsidRPr="00D679AF">
        <w:t>,</w:t>
      </w:r>
      <w:r w:rsidR="00D679AF" w:rsidRPr="00D679AF">
        <w:t xml:space="preserve"> </w:t>
      </w:r>
      <w:r w:rsidRPr="00D679AF">
        <w:t>Luminex</w:t>
      </w:r>
      <w:r w:rsidR="00D679AF" w:rsidRPr="00D679AF">
        <w:t xml:space="preserve"> </w:t>
      </w:r>
      <w:r w:rsidRPr="00D679AF">
        <w:t>Corp)</w:t>
      </w:r>
      <w:r w:rsidR="00D679AF" w:rsidRPr="00D679AF">
        <w:t xml:space="preserve"> </w:t>
      </w:r>
      <w:r w:rsidRPr="00D679AF">
        <w:t>was</w:t>
      </w:r>
      <w:r w:rsidR="00D679AF" w:rsidRPr="00D679AF">
        <w:t xml:space="preserve"> </w:t>
      </w:r>
      <w:r w:rsidRPr="00D679AF">
        <w:t>performed</w:t>
      </w:r>
      <w:r w:rsidR="00D679AF" w:rsidRPr="00D679AF">
        <w:t xml:space="preserve"> </w:t>
      </w:r>
      <w:r w:rsidRPr="00D679AF">
        <w:t>as</w:t>
      </w:r>
      <w:r w:rsidR="00D679AF" w:rsidRPr="00D679AF">
        <w:t xml:space="preserve"> </w:t>
      </w:r>
      <w:r w:rsidRPr="00D679AF">
        <w:t>previously</w:t>
      </w:r>
      <w:r w:rsidR="00D679AF" w:rsidRPr="00D679AF">
        <w:t xml:space="preserve"> </w:t>
      </w:r>
      <w:r w:rsidRPr="00D679AF">
        <w:t>described</w:t>
      </w:r>
      <w:r w:rsidR="00D679AF" w:rsidRPr="00D679AF">
        <w:t xml:space="preserve"> </w:t>
      </w:r>
      <w:r w:rsidRPr="00D679AF">
        <w:fldChar w:fldCharType="begin">
          <w:fldData xml:space="preserve">PEVuZE5vdGU+PENpdGU+PEF1dGhvcj5CeXN0csO2bTwvQXV0aG9yPjxZZWFyPjIwMTQ8L1llYXI+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</w:fldData>
        </w:fldChar>
      </w:r>
      <w:r w:rsidR="00C806C6">
        <w:instrText xml:space="preserve"> ADDIN EN.CITE </w:instrText>
      </w:r>
      <w:r w:rsidR="00C806C6">
        <w:fldChar w:fldCharType="begin">
          <w:fldData xml:space="preserve">PEVuZE5vdGU+PENpdGU+PEF1dGhvcj5CeXN0csO2bTwvQXV0aG9yPjxZZWFyPjIwMTQ8L1llYXI+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</w:fldData>
        </w:fldChar>
      </w:r>
      <w:r w:rsidR="00C806C6">
        <w:instrText xml:space="preserve"> ADDIN EN.CITE.DATA </w:instrText>
      </w:r>
      <w:r w:rsidR="00C806C6">
        <w:fldChar w:fldCharType="end"/>
      </w:r>
      <w:r w:rsidRPr="00D679AF">
        <w:fldChar w:fldCharType="separate"/>
      </w:r>
      <w:r w:rsidR="00C806C6">
        <w:rPr>
          <w:noProof/>
        </w:rPr>
        <w:t>(Byström et al, 2014)</w:t>
      </w:r>
      <w:r w:rsidRPr="00D679AF">
        <w:fldChar w:fldCharType="end"/>
      </w:r>
      <w:r w:rsidR="00D679AF" w:rsidRPr="00D679AF">
        <w:t xml:space="preserve"> </w:t>
      </w:r>
      <w:r w:rsidRPr="00D679AF">
        <w:t>using</w:t>
      </w:r>
      <w:r w:rsidR="00D679AF" w:rsidRPr="00D679AF">
        <w:t xml:space="preserve"> </w:t>
      </w:r>
      <w:r w:rsidRPr="00D679AF">
        <w:t>1.6</w:t>
      </w:r>
      <w:r w:rsidR="00D679AF" w:rsidRPr="00D679AF">
        <w:t xml:space="preserve"> </w:t>
      </w:r>
      <w:r w:rsidRPr="00D679AF">
        <w:t>µg</w:t>
      </w:r>
      <w:r w:rsidR="00D679AF" w:rsidRPr="00D679AF">
        <w:t xml:space="preserve"> </w:t>
      </w:r>
      <w:r w:rsidRPr="00D679AF">
        <w:t>of</w:t>
      </w:r>
      <w:r w:rsidR="00D679AF" w:rsidRPr="00D679AF">
        <w:t xml:space="preserve"> </w:t>
      </w:r>
      <w:r w:rsidRPr="00D679AF">
        <w:t>a</w:t>
      </w:r>
      <w:r w:rsidR="00D679AF" w:rsidRPr="00D679AF">
        <w:t xml:space="preserve"> </w:t>
      </w:r>
      <w:r w:rsidR="006E20D3" w:rsidRPr="00D679AF">
        <w:t>given</w:t>
      </w:r>
      <w:r w:rsidR="00D679AF" w:rsidRPr="00D679AF">
        <w:t xml:space="preserve"> </w:t>
      </w:r>
      <w:r w:rsidRPr="00D679AF">
        <w:t>antibody</w:t>
      </w:r>
      <w:r w:rsidR="00D679AF" w:rsidRPr="00D679AF">
        <w:t xml:space="preserve"> </w:t>
      </w:r>
      <w:r w:rsidRPr="00D679AF">
        <w:t>per</w:t>
      </w:r>
      <w:r w:rsidR="00D679AF" w:rsidRPr="00D679AF">
        <w:t xml:space="preserve"> </w:t>
      </w:r>
      <w:r w:rsidRPr="00D679AF">
        <w:t>500</w:t>
      </w:r>
      <w:r w:rsidR="00D679AF" w:rsidRPr="00D679AF">
        <w:t xml:space="preserve"> </w:t>
      </w:r>
      <w:r w:rsidRPr="00D679AF">
        <w:t>000</w:t>
      </w:r>
      <w:r w:rsidR="00D679AF" w:rsidRPr="00D679AF">
        <w:t xml:space="preserve"> </w:t>
      </w:r>
      <w:r w:rsidRPr="00D679AF">
        <w:t>beads.</w:t>
      </w:r>
      <w:r w:rsidR="00D679AF" w:rsidRPr="00D679AF">
        <w:t xml:space="preserve"> </w:t>
      </w:r>
      <w:r w:rsidRPr="00D679AF">
        <w:t>For</w:t>
      </w:r>
      <w:r w:rsidR="00D679AF" w:rsidRPr="00D679AF">
        <w:t xml:space="preserve"> </w:t>
      </w:r>
      <w:r w:rsidRPr="00D679AF">
        <w:t>this</w:t>
      </w:r>
      <w:r w:rsidR="00D679AF" w:rsidRPr="00D679AF">
        <w:t xml:space="preserve"> </w:t>
      </w:r>
      <w:r w:rsidRPr="00D679AF">
        <w:t>purpose,</w:t>
      </w:r>
      <w:r w:rsidR="00D679AF" w:rsidRPr="00D679AF">
        <w:t xml:space="preserve"> </w:t>
      </w:r>
      <w:r w:rsidRPr="00D679AF">
        <w:t>antibodies</w:t>
      </w:r>
      <w:r w:rsidR="00D679AF" w:rsidRPr="00D679AF">
        <w:t xml:space="preserve"> </w:t>
      </w:r>
      <w:r w:rsidRPr="00D679AF">
        <w:t>were</w:t>
      </w:r>
      <w:r w:rsidR="00D679AF" w:rsidRPr="00D679AF">
        <w:t xml:space="preserve"> </w:t>
      </w:r>
      <w:r w:rsidRPr="00D679AF">
        <w:t>diluted</w:t>
      </w:r>
      <w:r w:rsidR="00D679AF" w:rsidRPr="00D679AF">
        <w:t xml:space="preserve"> </w:t>
      </w:r>
      <w:r w:rsidRPr="00D679AF">
        <w:t>using</w:t>
      </w:r>
      <w:r w:rsidR="00D679AF" w:rsidRPr="00D679AF">
        <w:t xml:space="preserve"> </w:t>
      </w:r>
      <w:r w:rsidRPr="00D679AF">
        <w:t>a</w:t>
      </w:r>
      <w:r w:rsidR="00D679AF" w:rsidRPr="00D679AF">
        <w:t xml:space="preserve"> </w:t>
      </w:r>
      <w:r w:rsidRPr="00D679AF">
        <w:t>liquid</w:t>
      </w:r>
      <w:r w:rsidR="00D679AF" w:rsidRPr="00D679AF">
        <w:t xml:space="preserve"> </w:t>
      </w:r>
      <w:r w:rsidRPr="00D679AF">
        <w:t>handler</w:t>
      </w:r>
      <w:r w:rsidR="00D679AF" w:rsidRPr="00D679AF">
        <w:t xml:space="preserve"> </w:t>
      </w:r>
      <w:r w:rsidRPr="00D679AF">
        <w:t>(EVO150,</w:t>
      </w:r>
      <w:r w:rsidR="00D679AF" w:rsidRPr="00D679AF">
        <w:t xml:space="preserve"> </w:t>
      </w:r>
      <w:r w:rsidRPr="00D679AF">
        <w:t>TECAN),</w:t>
      </w:r>
      <w:r w:rsidR="00D679AF" w:rsidRPr="00D679AF">
        <w:t xml:space="preserve"> </w:t>
      </w:r>
      <w:r w:rsidRPr="00D679AF">
        <w:t>beads</w:t>
      </w:r>
      <w:r w:rsidR="00D679AF" w:rsidRPr="00D679AF">
        <w:t xml:space="preserve"> </w:t>
      </w:r>
      <w:r w:rsidRPr="00D679AF">
        <w:t>were</w:t>
      </w:r>
      <w:r w:rsidR="00D679AF" w:rsidRPr="00D679AF">
        <w:t xml:space="preserve"> </w:t>
      </w:r>
      <w:r w:rsidRPr="00D679AF">
        <w:t>washed</w:t>
      </w:r>
      <w:r w:rsidR="00D679AF" w:rsidRPr="00D679AF">
        <w:t xml:space="preserve"> </w:t>
      </w:r>
      <w:r w:rsidRPr="00D679AF">
        <w:t>on</w:t>
      </w:r>
      <w:r w:rsidR="00D679AF" w:rsidRPr="00D679AF">
        <w:t xml:space="preserve"> </w:t>
      </w:r>
      <w:r w:rsidRPr="00D679AF">
        <w:t>a</w:t>
      </w:r>
      <w:r w:rsidR="00D679AF" w:rsidRPr="00D679AF">
        <w:t xml:space="preserve"> </w:t>
      </w:r>
      <w:r w:rsidRPr="00D679AF">
        <w:t>magnet</w:t>
      </w:r>
      <w:r w:rsidR="00D679AF" w:rsidRPr="00D679AF">
        <w:t xml:space="preserve"> </w:t>
      </w:r>
      <w:r w:rsidRPr="00D679AF">
        <w:t>using</w:t>
      </w:r>
      <w:r w:rsidR="00D679AF" w:rsidRPr="00D679AF">
        <w:t xml:space="preserve"> </w:t>
      </w:r>
      <w:r w:rsidRPr="00D679AF">
        <w:t>a</w:t>
      </w:r>
      <w:r w:rsidR="00D679AF" w:rsidRPr="00D679AF">
        <w:t xml:space="preserve"> </w:t>
      </w:r>
      <w:r w:rsidRPr="00D679AF">
        <w:t>plate</w:t>
      </w:r>
      <w:r w:rsidR="00D679AF" w:rsidRPr="00D679AF">
        <w:t xml:space="preserve"> </w:t>
      </w:r>
      <w:r w:rsidRPr="00D679AF">
        <w:t>washer</w:t>
      </w:r>
      <w:r w:rsidR="00D679AF" w:rsidRPr="00D679AF">
        <w:t xml:space="preserve"> </w:t>
      </w:r>
      <w:r w:rsidRPr="00D679AF">
        <w:t>(EL406,</w:t>
      </w:r>
      <w:r w:rsidR="00D679AF" w:rsidRPr="00D679AF">
        <w:t xml:space="preserve"> </w:t>
      </w:r>
      <w:proofErr w:type="spellStart"/>
      <w:r w:rsidRPr="00D679AF">
        <w:t>Biotek</w:t>
      </w:r>
      <w:proofErr w:type="spellEnd"/>
      <w:r w:rsidRPr="00D679AF">
        <w:t>).</w:t>
      </w:r>
      <w:r w:rsidR="00D679AF" w:rsidRPr="00D679AF">
        <w:t xml:space="preserve"> </w:t>
      </w:r>
      <w:r w:rsidRPr="00D679AF">
        <w:t>Coupled</w:t>
      </w:r>
      <w:r w:rsidR="00D679AF" w:rsidRPr="00D679AF">
        <w:t xml:space="preserve"> </w:t>
      </w:r>
      <w:r w:rsidRPr="00D679AF">
        <w:t>beads</w:t>
      </w:r>
      <w:r w:rsidR="00D679AF" w:rsidRPr="00D679AF">
        <w:t xml:space="preserve"> </w:t>
      </w:r>
      <w:r w:rsidRPr="00D679AF">
        <w:t>were</w:t>
      </w:r>
      <w:r w:rsidR="00D679AF" w:rsidRPr="00D679AF">
        <w:t xml:space="preserve"> </w:t>
      </w:r>
      <w:r w:rsidRPr="00D679AF">
        <w:t>blocked</w:t>
      </w:r>
      <w:r w:rsidR="00D679AF" w:rsidRPr="00D679AF">
        <w:t xml:space="preserve"> </w:t>
      </w:r>
      <w:r w:rsidRPr="00D679AF">
        <w:t>and</w:t>
      </w:r>
      <w:r w:rsidR="00D679AF" w:rsidRPr="00D679AF">
        <w:t xml:space="preserve"> </w:t>
      </w:r>
      <w:r w:rsidRPr="00D679AF">
        <w:t>stored</w:t>
      </w:r>
      <w:r w:rsidR="00D679AF" w:rsidRPr="00D679AF">
        <w:t xml:space="preserve"> </w:t>
      </w:r>
      <w:r w:rsidRPr="00D679AF">
        <w:t>in</w:t>
      </w:r>
      <w:r w:rsidR="00D679AF" w:rsidRPr="00D679AF">
        <w:t xml:space="preserve"> </w:t>
      </w:r>
      <w:r w:rsidRPr="00D679AF">
        <w:t>buffer</w:t>
      </w:r>
      <w:r w:rsidR="00D679AF" w:rsidRPr="00D679AF">
        <w:t xml:space="preserve"> </w:t>
      </w:r>
      <w:r w:rsidRPr="00D679AF">
        <w:t>(Blocking</w:t>
      </w:r>
      <w:r w:rsidR="00D679AF" w:rsidRPr="00D679AF">
        <w:t xml:space="preserve"> </w:t>
      </w:r>
      <w:r w:rsidRPr="00D679AF">
        <w:t>reagent</w:t>
      </w:r>
      <w:r w:rsidR="00D679AF" w:rsidRPr="00D679AF">
        <w:t xml:space="preserve"> </w:t>
      </w:r>
      <w:r w:rsidRPr="00D679AF">
        <w:t>for</w:t>
      </w:r>
      <w:r w:rsidR="00D679AF" w:rsidRPr="00D679AF">
        <w:t xml:space="preserve"> </w:t>
      </w:r>
      <w:r w:rsidRPr="00D679AF">
        <w:t>ELISA,</w:t>
      </w:r>
      <w:r w:rsidR="00D679AF" w:rsidRPr="00D679AF">
        <w:t xml:space="preserve"> </w:t>
      </w:r>
      <w:r w:rsidRPr="00D679AF">
        <w:t>Roche)</w:t>
      </w:r>
      <w:r w:rsidR="00D679AF" w:rsidRPr="00D679AF">
        <w:t xml:space="preserve"> </w:t>
      </w:r>
      <w:r w:rsidRPr="00D679AF">
        <w:t>supplemented</w:t>
      </w:r>
      <w:r w:rsidR="00D679AF" w:rsidRPr="00D679AF">
        <w:t xml:space="preserve"> </w:t>
      </w:r>
      <w:r w:rsidRPr="00D679AF">
        <w:t>with</w:t>
      </w:r>
      <w:r w:rsidR="00D679AF" w:rsidRPr="00D679AF">
        <w:t xml:space="preserve"> </w:t>
      </w:r>
      <w:proofErr w:type="spellStart"/>
      <w:r w:rsidRPr="00D679AF">
        <w:t>ProClin</w:t>
      </w:r>
      <w:proofErr w:type="spellEnd"/>
      <w:r w:rsidR="00D679AF" w:rsidRPr="00D679AF">
        <w:t xml:space="preserve"> </w:t>
      </w:r>
      <w:r w:rsidRPr="00D679AF">
        <w:t>(Sigma)</w:t>
      </w:r>
      <w:r w:rsidR="00D679AF" w:rsidRPr="00D679AF">
        <w:t xml:space="preserve"> </w:t>
      </w:r>
      <w:r w:rsidRPr="00D679AF">
        <w:t>at</w:t>
      </w:r>
      <w:r w:rsidR="00D679AF" w:rsidRPr="00D679AF">
        <w:t xml:space="preserve"> </w:t>
      </w:r>
      <w:r w:rsidRPr="00D679AF">
        <w:t>4°C</w:t>
      </w:r>
      <w:r w:rsidR="00D679AF" w:rsidRPr="00D679AF">
        <w:t xml:space="preserve"> </w:t>
      </w:r>
      <w:r w:rsidRPr="00D679AF">
        <w:t>in</w:t>
      </w:r>
      <w:r w:rsidR="00D679AF" w:rsidRPr="00D679AF">
        <w:t xml:space="preserve"> </w:t>
      </w:r>
      <w:r w:rsidRPr="00D679AF">
        <w:t>the</w:t>
      </w:r>
      <w:r w:rsidR="00D679AF" w:rsidRPr="00D679AF">
        <w:t xml:space="preserve"> </w:t>
      </w:r>
      <w:r w:rsidRPr="00D679AF">
        <w:t>dark.</w:t>
      </w:r>
      <w:r w:rsidR="00D679AF" w:rsidRPr="00D679AF">
        <w:t xml:space="preserve"> </w:t>
      </w:r>
      <w:r w:rsidRPr="00D679AF">
        <w:t>Equal</w:t>
      </w:r>
      <w:r w:rsidR="00D679AF" w:rsidRPr="00D679AF">
        <w:t xml:space="preserve"> </w:t>
      </w:r>
      <w:r w:rsidRPr="00D679AF">
        <w:t>volumes</w:t>
      </w:r>
      <w:r w:rsidR="00D679AF" w:rsidRPr="00D679AF">
        <w:t xml:space="preserve"> </w:t>
      </w:r>
      <w:r w:rsidRPr="00D679AF">
        <w:t>of</w:t>
      </w:r>
      <w:r w:rsidR="00D679AF" w:rsidRPr="00D679AF">
        <w:t xml:space="preserve"> </w:t>
      </w:r>
      <w:r w:rsidRPr="00D679AF">
        <w:t>beads</w:t>
      </w:r>
      <w:r w:rsidR="00D679AF" w:rsidRPr="00D679AF">
        <w:t xml:space="preserve"> </w:t>
      </w:r>
      <w:r w:rsidRPr="00D679AF">
        <w:t>carrying</w:t>
      </w:r>
      <w:r w:rsidR="00D679AF" w:rsidRPr="00D679AF">
        <w:t xml:space="preserve"> </w:t>
      </w:r>
      <w:r w:rsidRPr="00D679AF">
        <w:t>different</w:t>
      </w:r>
      <w:r w:rsidR="00D679AF" w:rsidRPr="00D679AF">
        <w:t xml:space="preserve"> </w:t>
      </w:r>
      <w:r w:rsidRPr="00D679AF">
        <w:t>capture</w:t>
      </w:r>
      <w:r w:rsidR="00D679AF" w:rsidRPr="00D679AF">
        <w:t xml:space="preserve"> </w:t>
      </w:r>
      <w:r w:rsidRPr="00D679AF">
        <w:t>antibodies</w:t>
      </w:r>
      <w:r w:rsidR="00D679AF" w:rsidRPr="00D679AF">
        <w:t xml:space="preserve"> </w:t>
      </w:r>
      <w:r w:rsidRPr="00D679AF">
        <w:t>were</w:t>
      </w:r>
      <w:r w:rsidR="00D679AF" w:rsidRPr="00D679AF">
        <w:t xml:space="preserve"> </w:t>
      </w:r>
      <w:r w:rsidRPr="00D679AF">
        <w:t>mixed</w:t>
      </w:r>
      <w:r w:rsidR="00D679AF" w:rsidRPr="00D679AF">
        <w:t xml:space="preserve"> </w:t>
      </w:r>
      <w:r w:rsidRPr="00D679AF">
        <w:t>to</w:t>
      </w:r>
      <w:r w:rsidR="00D679AF" w:rsidRPr="00D679AF">
        <w:t xml:space="preserve"> </w:t>
      </w:r>
      <w:r w:rsidRPr="00D679AF">
        <w:t>create</w:t>
      </w:r>
      <w:r w:rsidR="00D679AF" w:rsidRPr="00D679AF">
        <w:t xml:space="preserve"> </w:t>
      </w:r>
      <w:r w:rsidRPr="00D679AF">
        <w:t>a</w:t>
      </w:r>
      <w:r w:rsidR="00D679AF" w:rsidRPr="00D679AF">
        <w:t xml:space="preserve"> </w:t>
      </w:r>
      <w:r w:rsidRPr="00D679AF">
        <w:t>suspension</w:t>
      </w:r>
      <w:r w:rsidR="00D679AF" w:rsidRPr="00D679AF">
        <w:t xml:space="preserve"> </w:t>
      </w:r>
      <w:r w:rsidRPr="00D679AF">
        <w:t>bead</w:t>
      </w:r>
      <w:r w:rsidR="00D679AF" w:rsidRPr="00D679AF">
        <w:t xml:space="preserve"> </w:t>
      </w:r>
      <w:r w:rsidRPr="00D679AF">
        <w:t>array</w:t>
      </w:r>
      <w:r w:rsidR="00D679AF" w:rsidRPr="00D679AF">
        <w:t xml:space="preserve"> </w:t>
      </w:r>
      <w:r w:rsidRPr="00D679AF">
        <w:t>(SBA).</w:t>
      </w:r>
      <w:r w:rsidR="00D679AF" w:rsidRPr="00D679AF">
        <w:t xml:space="preserve"> </w:t>
      </w:r>
      <w:r w:rsidRPr="00D679AF">
        <w:t>As</w:t>
      </w:r>
      <w:r w:rsidR="00D679AF" w:rsidRPr="00D679AF">
        <w:t xml:space="preserve"> </w:t>
      </w:r>
      <w:r w:rsidRPr="00D679AF">
        <w:t>described</w:t>
      </w:r>
      <w:r w:rsidR="00D679AF" w:rsidRPr="00D679AF">
        <w:t xml:space="preserve"> </w:t>
      </w:r>
      <w:r w:rsidRPr="00D679AF">
        <w:t>before,</w:t>
      </w:r>
      <w:r w:rsidR="00D679AF" w:rsidRPr="00D679AF">
        <w:t xml:space="preserve"> </w:t>
      </w:r>
      <w:r w:rsidRPr="00D679AF">
        <w:t>samples</w:t>
      </w:r>
      <w:r w:rsidR="00D679AF" w:rsidRPr="00D679AF">
        <w:t xml:space="preserve"> </w:t>
      </w:r>
      <w:r w:rsidRPr="00D679AF">
        <w:t>were</w:t>
      </w:r>
      <w:r w:rsidR="00D679AF" w:rsidRPr="00D679AF">
        <w:t xml:space="preserve"> </w:t>
      </w:r>
      <w:r w:rsidRPr="00D679AF">
        <w:t>labeled</w:t>
      </w:r>
      <w:r w:rsidR="00D679AF" w:rsidRPr="00D679AF">
        <w:t xml:space="preserve"> </w:t>
      </w:r>
      <w:r w:rsidRPr="00D679AF">
        <w:t>with</w:t>
      </w:r>
      <w:r w:rsidR="00D679AF" w:rsidRPr="00D679AF">
        <w:t xml:space="preserve"> </w:t>
      </w:r>
      <w:r w:rsidRPr="00D679AF">
        <w:t>biotin</w:t>
      </w:r>
      <w:r w:rsidR="00D679AF" w:rsidRPr="00D679AF">
        <w:t xml:space="preserve"> </w:t>
      </w:r>
      <w:r w:rsidRPr="00D679AF">
        <w:t>and</w:t>
      </w:r>
      <w:r w:rsidR="00D679AF" w:rsidRPr="00D679AF">
        <w:t xml:space="preserve"> </w:t>
      </w:r>
      <w:r w:rsidRPr="00D679AF">
        <w:t>heat-treated</w:t>
      </w:r>
      <w:r w:rsidR="00D679AF" w:rsidRPr="00D679AF">
        <w:t xml:space="preserve"> </w:t>
      </w:r>
      <w:r w:rsidRPr="00D679AF">
        <w:fldChar w:fldCharType="begin">
          <w:fldData xml:space="preserve">PEVuZE5vdGU+PENpdGU+PEF1dGhvcj5TY2h3ZW5rPC9BdXRob3I+PFllYXI+MjAxMDwvWWVhcj48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</w:fldData>
        </w:fldChar>
      </w:r>
      <w:r w:rsidR="00C806C6">
        <w:instrText xml:space="preserve"> ADDIN EN.CITE </w:instrText>
      </w:r>
      <w:r w:rsidR="00C806C6">
        <w:fldChar w:fldCharType="begin">
          <w:fldData xml:space="preserve">PEVuZE5vdGU+PENpdGU+PEF1dGhvcj5TY2h3ZW5rPC9BdXRob3I+PFllYXI+MjAxMDwvWWVhcj48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</w:fldData>
        </w:fldChar>
      </w:r>
      <w:r w:rsidR="00C806C6">
        <w:instrText xml:space="preserve"> ADDIN EN.CITE.DATA </w:instrText>
      </w:r>
      <w:r w:rsidR="00C806C6">
        <w:fldChar w:fldCharType="end"/>
      </w:r>
      <w:r w:rsidRPr="00D679AF">
        <w:fldChar w:fldCharType="separate"/>
      </w:r>
      <w:r w:rsidR="00C806C6">
        <w:rPr>
          <w:noProof/>
        </w:rPr>
        <w:t>(Schwenk et al, 2010)</w:t>
      </w:r>
      <w:r w:rsidRPr="00D679AF">
        <w:fldChar w:fldCharType="end"/>
      </w:r>
      <w:r w:rsidRPr="00D679AF">
        <w:t>.</w:t>
      </w:r>
      <w:r w:rsidR="00D679AF" w:rsidRPr="00D679AF">
        <w:t xml:space="preserve"> </w:t>
      </w:r>
      <w:r w:rsidRPr="00D679AF">
        <w:t>In</w:t>
      </w:r>
      <w:r w:rsidR="00D679AF" w:rsidRPr="00D679AF">
        <w:t xml:space="preserve"> </w:t>
      </w:r>
      <w:r w:rsidRPr="00D679AF">
        <w:t>short,</w:t>
      </w:r>
      <w:r w:rsidR="00D679AF" w:rsidRPr="00D679AF">
        <w:t xml:space="preserve"> </w:t>
      </w:r>
      <w:r w:rsidRPr="00D679AF">
        <w:t>samples</w:t>
      </w:r>
      <w:r w:rsidR="00D679AF" w:rsidRPr="00D679AF">
        <w:t xml:space="preserve"> </w:t>
      </w:r>
      <w:r w:rsidRPr="00D679AF">
        <w:t>were</w:t>
      </w:r>
      <w:r w:rsidR="00D679AF" w:rsidRPr="00D679AF">
        <w:t xml:space="preserve"> </w:t>
      </w:r>
      <w:r w:rsidRPr="00D679AF">
        <w:t>centrifuged,</w:t>
      </w:r>
      <w:r w:rsidR="00D679AF" w:rsidRPr="00D679AF">
        <w:t xml:space="preserve"> </w:t>
      </w:r>
      <w:r w:rsidRPr="00D679AF">
        <w:t>diluted</w:t>
      </w:r>
      <w:r w:rsidR="00D679AF" w:rsidRPr="00D679AF">
        <w:t xml:space="preserve"> </w:t>
      </w:r>
      <w:r w:rsidRPr="00D679AF">
        <w:t>1/10</w:t>
      </w:r>
      <w:r w:rsidR="00D679AF" w:rsidRPr="00D679AF">
        <w:t xml:space="preserve"> </w:t>
      </w:r>
      <w:r w:rsidRPr="00D679AF">
        <w:t>in</w:t>
      </w:r>
      <w:r w:rsidR="00D679AF" w:rsidRPr="00D679AF">
        <w:t xml:space="preserve"> </w:t>
      </w:r>
      <w:r w:rsidRPr="00D679AF">
        <w:t>PBS</w:t>
      </w:r>
      <w:r w:rsidR="00D679AF" w:rsidRPr="00D679AF">
        <w:t xml:space="preserve"> </w:t>
      </w:r>
      <w:r w:rsidRPr="00D679AF">
        <w:t>using</w:t>
      </w:r>
      <w:r w:rsidR="00D679AF" w:rsidRPr="00D679AF">
        <w:t xml:space="preserve"> </w:t>
      </w:r>
      <w:r w:rsidRPr="00D679AF">
        <w:t>a</w:t>
      </w:r>
      <w:r w:rsidR="00D679AF" w:rsidRPr="00D679AF">
        <w:t xml:space="preserve"> </w:t>
      </w:r>
      <w:r w:rsidRPr="00D679AF">
        <w:t>liquid</w:t>
      </w:r>
      <w:r w:rsidR="00D679AF" w:rsidRPr="00D679AF">
        <w:t xml:space="preserve"> </w:t>
      </w:r>
      <w:r w:rsidRPr="00D679AF">
        <w:t>handler</w:t>
      </w:r>
      <w:r w:rsidR="00D679AF" w:rsidRPr="00D679AF">
        <w:t xml:space="preserve"> </w:t>
      </w:r>
      <w:r w:rsidRPr="00D679AF">
        <w:t>(SELMA,</w:t>
      </w:r>
      <w:r w:rsidR="00D679AF" w:rsidRPr="00D679AF">
        <w:t xml:space="preserve"> </w:t>
      </w:r>
      <w:proofErr w:type="spellStart"/>
      <w:r w:rsidRPr="00D679AF">
        <w:t>CyBio</w:t>
      </w:r>
      <w:proofErr w:type="spellEnd"/>
      <w:r w:rsidR="00D679AF" w:rsidRPr="00D679AF">
        <w:t xml:space="preserve"> </w:t>
      </w:r>
      <w:r w:rsidRPr="00D679AF">
        <w:t>AG),</w:t>
      </w:r>
      <w:r w:rsidR="00D679AF" w:rsidRPr="00D679AF">
        <w:t xml:space="preserve"> </w:t>
      </w:r>
      <w:r w:rsidRPr="00D679AF">
        <w:t>labeled</w:t>
      </w:r>
      <w:r w:rsidR="00D679AF" w:rsidRPr="00D679AF">
        <w:t xml:space="preserve"> </w:t>
      </w:r>
      <w:r w:rsidRPr="00D679AF">
        <w:t>with</w:t>
      </w:r>
      <w:r w:rsidR="00D679AF" w:rsidRPr="00D679AF">
        <w:t xml:space="preserve"> </w:t>
      </w:r>
      <w:r w:rsidRPr="00D679AF">
        <w:t>10</w:t>
      </w:r>
      <w:r w:rsidR="00D679AF" w:rsidRPr="00D679AF">
        <w:t xml:space="preserve"> </w:t>
      </w:r>
      <w:r w:rsidRPr="00D679AF">
        <w:t>mg/ml</w:t>
      </w:r>
      <w:r w:rsidR="00D679AF" w:rsidRPr="00D679AF">
        <w:t xml:space="preserve"> </w:t>
      </w:r>
      <w:r w:rsidRPr="00D679AF">
        <w:t>NHS-biotin</w:t>
      </w:r>
      <w:r w:rsidR="00D679AF" w:rsidRPr="00D679AF">
        <w:t xml:space="preserve"> </w:t>
      </w:r>
      <w:r w:rsidRPr="00D679AF">
        <w:t>(Pierce),</w:t>
      </w:r>
      <w:r w:rsidR="00D679AF" w:rsidRPr="00D679AF">
        <w:t xml:space="preserve"> </w:t>
      </w:r>
      <w:r w:rsidRPr="00D679AF">
        <w:t>which</w:t>
      </w:r>
      <w:r w:rsidR="00D679AF" w:rsidRPr="00D679AF">
        <w:t xml:space="preserve"> </w:t>
      </w:r>
      <w:r w:rsidRPr="00D679AF">
        <w:t>was</w:t>
      </w:r>
      <w:r w:rsidR="00D679AF" w:rsidRPr="00D679AF">
        <w:t xml:space="preserve"> </w:t>
      </w:r>
      <w:r w:rsidRPr="00D679AF">
        <w:t>quenched</w:t>
      </w:r>
      <w:r w:rsidR="00D679AF" w:rsidRPr="00D679AF">
        <w:t xml:space="preserve"> </w:t>
      </w:r>
      <w:r w:rsidRPr="00D679AF">
        <w:t>using</w:t>
      </w:r>
      <w:r w:rsidR="00D679AF" w:rsidRPr="00D679AF">
        <w:t xml:space="preserve"> </w:t>
      </w:r>
      <w:r w:rsidRPr="00D679AF">
        <w:t>0.5</w:t>
      </w:r>
      <w:r w:rsidR="00D679AF" w:rsidRPr="00D679AF">
        <w:t xml:space="preserve"> </w:t>
      </w:r>
      <w:r w:rsidRPr="00D679AF">
        <w:t>M</w:t>
      </w:r>
      <w:r w:rsidR="00D679AF" w:rsidRPr="00D679AF">
        <w:t xml:space="preserve"> </w:t>
      </w:r>
      <w:r w:rsidRPr="00D679AF">
        <w:t>Tris-HCl.</w:t>
      </w:r>
      <w:r w:rsidR="00D679AF" w:rsidRPr="00D679AF">
        <w:t xml:space="preserve"> </w:t>
      </w:r>
      <w:r w:rsidRPr="00D679AF">
        <w:t>Labeled</w:t>
      </w:r>
      <w:r w:rsidR="00D679AF" w:rsidRPr="00D679AF">
        <w:t xml:space="preserve"> </w:t>
      </w:r>
      <w:r w:rsidRPr="00D679AF">
        <w:t>samples</w:t>
      </w:r>
      <w:r w:rsidR="00D679AF" w:rsidRPr="00D679AF">
        <w:t xml:space="preserve"> </w:t>
      </w:r>
      <w:r w:rsidRPr="00D679AF">
        <w:t>were</w:t>
      </w:r>
      <w:r w:rsidR="00D679AF" w:rsidRPr="00D679AF">
        <w:t xml:space="preserve"> </w:t>
      </w:r>
      <w:r w:rsidRPr="00D679AF">
        <w:t>diluted</w:t>
      </w:r>
      <w:r w:rsidR="00D679AF" w:rsidRPr="00D679AF">
        <w:t xml:space="preserve"> </w:t>
      </w:r>
      <w:r w:rsidRPr="00D679AF">
        <w:t>1:50</w:t>
      </w:r>
      <w:r w:rsidR="00D679AF" w:rsidRPr="00D679AF">
        <w:t xml:space="preserve"> </w:t>
      </w:r>
      <w:r w:rsidRPr="00D679AF">
        <w:t>in</w:t>
      </w:r>
      <w:r w:rsidR="00D679AF" w:rsidRPr="00D679AF">
        <w:t xml:space="preserve"> </w:t>
      </w:r>
      <w:r w:rsidRPr="00D679AF">
        <w:t>assay</w:t>
      </w:r>
      <w:r w:rsidR="00D679AF" w:rsidRPr="00D679AF">
        <w:t xml:space="preserve"> </w:t>
      </w:r>
      <w:r w:rsidRPr="00D679AF">
        <w:t>buffer</w:t>
      </w:r>
      <w:r w:rsidR="00D679AF" w:rsidRPr="00D679AF">
        <w:t xml:space="preserve"> </w:t>
      </w:r>
      <w:r w:rsidRPr="00D679AF">
        <w:t>(0.5%</w:t>
      </w:r>
      <w:r w:rsidR="00D679AF" w:rsidRPr="00D679AF">
        <w:t xml:space="preserve"> </w:t>
      </w:r>
      <w:r w:rsidRPr="00D679AF">
        <w:t>(w/v)</w:t>
      </w:r>
      <w:r w:rsidR="00D679AF" w:rsidRPr="00D679AF">
        <w:t xml:space="preserve"> </w:t>
      </w:r>
      <w:r w:rsidRPr="00D679AF">
        <w:t>polyvinyl</w:t>
      </w:r>
      <w:r w:rsidR="00D679AF" w:rsidRPr="00D679AF">
        <w:t xml:space="preserve"> </w:t>
      </w:r>
      <w:r w:rsidRPr="00D679AF">
        <w:t>alcohol</w:t>
      </w:r>
      <w:r w:rsidR="00D679AF" w:rsidRPr="00D679AF">
        <w:t xml:space="preserve"> </w:t>
      </w:r>
      <w:r w:rsidRPr="00D679AF">
        <w:t>and</w:t>
      </w:r>
      <w:r w:rsidR="00D679AF" w:rsidRPr="00D679AF">
        <w:t xml:space="preserve"> </w:t>
      </w:r>
      <w:r w:rsidRPr="00D679AF">
        <w:t>0.8%</w:t>
      </w:r>
      <w:r w:rsidR="00D679AF" w:rsidRPr="00D679AF">
        <w:t xml:space="preserve"> </w:t>
      </w:r>
      <w:r w:rsidRPr="00D679AF">
        <w:t>(w/v)</w:t>
      </w:r>
      <w:r w:rsidR="00D679AF" w:rsidRPr="00D679AF">
        <w:t xml:space="preserve"> </w:t>
      </w:r>
      <w:r w:rsidRPr="00D679AF">
        <w:t>polyvinylpyrrolidone</w:t>
      </w:r>
      <w:r w:rsidR="00D679AF" w:rsidRPr="00D679AF">
        <w:t xml:space="preserve"> </w:t>
      </w:r>
      <w:r w:rsidRPr="00D679AF">
        <w:t>(Sigma)</w:t>
      </w:r>
      <w:r w:rsidR="00D679AF" w:rsidRPr="00D679AF">
        <w:t xml:space="preserve"> </w:t>
      </w:r>
      <w:r w:rsidRPr="00D679AF">
        <w:t>in</w:t>
      </w:r>
      <w:r w:rsidR="00D679AF" w:rsidRPr="00D679AF">
        <w:t xml:space="preserve"> </w:t>
      </w:r>
      <w:r w:rsidRPr="00D679AF">
        <w:t>0.1%</w:t>
      </w:r>
      <w:r w:rsidR="00D679AF" w:rsidRPr="00D679AF">
        <w:t xml:space="preserve"> </w:t>
      </w:r>
      <w:r w:rsidRPr="00D679AF">
        <w:t>casein</w:t>
      </w:r>
      <w:r w:rsidR="00D679AF" w:rsidRPr="00D679AF">
        <w:t xml:space="preserve"> </w:t>
      </w:r>
      <w:r w:rsidRPr="00D679AF">
        <w:t>in</w:t>
      </w:r>
      <w:r w:rsidR="00D679AF" w:rsidRPr="00D679AF">
        <w:t xml:space="preserve"> </w:t>
      </w:r>
      <w:r w:rsidRPr="00D679AF">
        <w:t>PBS</w:t>
      </w:r>
      <w:r w:rsidR="00D679AF" w:rsidRPr="00D679AF">
        <w:t xml:space="preserve"> </w:t>
      </w:r>
      <w:r w:rsidRPr="00D679AF">
        <w:t>supplemented</w:t>
      </w:r>
      <w:r w:rsidR="00D679AF" w:rsidRPr="00D679AF">
        <w:t xml:space="preserve"> </w:t>
      </w:r>
      <w:r w:rsidRPr="00D679AF">
        <w:t>with</w:t>
      </w:r>
      <w:r w:rsidR="00D679AF" w:rsidRPr="00D679AF">
        <w:t xml:space="preserve"> </w:t>
      </w:r>
      <w:r w:rsidRPr="00D679AF">
        <w:t>0.5</w:t>
      </w:r>
      <w:r w:rsidR="00D679AF" w:rsidRPr="00D679AF">
        <w:t xml:space="preserve"> </w:t>
      </w:r>
      <w:r w:rsidRPr="00D679AF">
        <w:t>mg/ml</w:t>
      </w:r>
      <w:r w:rsidR="00D679AF" w:rsidRPr="00D679AF">
        <w:t xml:space="preserve"> </w:t>
      </w:r>
      <w:r w:rsidRPr="00D679AF">
        <w:t>rabbit</w:t>
      </w:r>
      <w:r w:rsidR="00D679AF" w:rsidRPr="00D679AF">
        <w:t xml:space="preserve"> </w:t>
      </w:r>
      <w:r w:rsidRPr="00D679AF">
        <w:t>IgG</w:t>
      </w:r>
      <w:r w:rsidR="00D679AF" w:rsidRPr="00D679AF">
        <w:t xml:space="preserve"> </w:t>
      </w:r>
      <w:r w:rsidRPr="00D679AF">
        <w:t>(</w:t>
      </w:r>
      <w:proofErr w:type="spellStart"/>
      <w:r w:rsidRPr="00D679AF">
        <w:t>Bethyl</w:t>
      </w:r>
      <w:proofErr w:type="spellEnd"/>
      <w:r w:rsidR="00D679AF" w:rsidRPr="00D679AF">
        <w:t xml:space="preserve"> </w:t>
      </w:r>
      <w:r w:rsidRPr="00D679AF">
        <w:t>Laboratories)</w:t>
      </w:r>
      <w:r w:rsidR="00D679AF" w:rsidRPr="00D679AF">
        <w:t xml:space="preserve"> </w:t>
      </w:r>
      <w:r w:rsidRPr="00D679AF">
        <w:t>and</w:t>
      </w:r>
      <w:r w:rsidR="00D679AF" w:rsidRPr="00D679AF">
        <w:t xml:space="preserve"> </w:t>
      </w:r>
      <w:r w:rsidRPr="00D679AF">
        <w:t>heat-treated</w:t>
      </w:r>
      <w:r w:rsidR="00D679AF" w:rsidRPr="00D679AF">
        <w:t xml:space="preserve"> </w:t>
      </w:r>
      <w:r w:rsidRPr="00D679AF">
        <w:t>for</w:t>
      </w:r>
      <w:r w:rsidR="00D679AF" w:rsidRPr="00D679AF">
        <w:t xml:space="preserve"> </w:t>
      </w:r>
      <w:r w:rsidRPr="00D679AF">
        <w:t>30</w:t>
      </w:r>
      <w:r w:rsidR="00D679AF" w:rsidRPr="00D679AF">
        <w:t xml:space="preserve"> </w:t>
      </w:r>
      <w:r w:rsidRPr="00D679AF">
        <w:t>min</w:t>
      </w:r>
      <w:r w:rsidR="00D679AF" w:rsidRPr="00D679AF">
        <w:t xml:space="preserve"> </w:t>
      </w:r>
      <w:r w:rsidRPr="00D679AF">
        <w:t>at</w:t>
      </w:r>
      <w:r w:rsidR="00D679AF" w:rsidRPr="00D679AF">
        <w:t xml:space="preserve"> </w:t>
      </w:r>
      <w:r w:rsidRPr="00D679AF">
        <w:t>56°C</w:t>
      </w:r>
      <w:r w:rsidR="00D679AF" w:rsidRPr="00D679AF">
        <w:t xml:space="preserve"> </w:t>
      </w:r>
      <w:r w:rsidRPr="00D679AF">
        <w:t>using</w:t>
      </w:r>
      <w:r w:rsidR="00D679AF" w:rsidRPr="00D679AF">
        <w:t xml:space="preserve"> </w:t>
      </w:r>
      <w:r w:rsidRPr="00D679AF">
        <w:t>thermocyclers.</w:t>
      </w:r>
      <w:r w:rsidR="00D679AF" w:rsidRPr="00D679AF">
        <w:t xml:space="preserve"> </w:t>
      </w:r>
      <w:r w:rsidRPr="00D679AF">
        <w:t>Then</w:t>
      </w:r>
      <w:r w:rsidR="00D679AF" w:rsidRPr="00D679AF">
        <w:t xml:space="preserve"> </w:t>
      </w:r>
      <w:r w:rsidRPr="00D679AF">
        <w:t>45</w:t>
      </w:r>
      <w:r w:rsidR="00D679AF" w:rsidRPr="00D679AF">
        <w:t xml:space="preserve"> </w:t>
      </w:r>
      <w:r w:rsidRPr="00D679AF">
        <w:t>µl</w:t>
      </w:r>
      <w:r w:rsidR="00D679AF" w:rsidRPr="00D679AF">
        <w:t xml:space="preserve"> </w:t>
      </w:r>
      <w:r w:rsidRPr="00D679AF">
        <w:t>of</w:t>
      </w:r>
      <w:r w:rsidR="00D679AF" w:rsidRPr="00D679AF">
        <w:t xml:space="preserve"> </w:t>
      </w:r>
      <w:r w:rsidRPr="00D679AF">
        <w:t>samples</w:t>
      </w:r>
      <w:r w:rsidR="00D679AF" w:rsidRPr="00D679AF">
        <w:t xml:space="preserve"> </w:t>
      </w:r>
      <w:r w:rsidRPr="00D679AF">
        <w:t>were</w:t>
      </w:r>
      <w:r w:rsidR="00D679AF" w:rsidRPr="00D679AF">
        <w:t xml:space="preserve"> </w:t>
      </w:r>
      <w:r w:rsidRPr="00D679AF">
        <w:t>added</w:t>
      </w:r>
      <w:r w:rsidR="00D679AF" w:rsidRPr="00D679AF">
        <w:t xml:space="preserve"> </w:t>
      </w:r>
      <w:r w:rsidRPr="00D679AF">
        <w:t>to</w:t>
      </w:r>
      <w:r w:rsidR="00D679AF" w:rsidRPr="00D679AF">
        <w:t xml:space="preserve"> </w:t>
      </w:r>
      <w:r w:rsidRPr="00D679AF">
        <w:t>5</w:t>
      </w:r>
      <w:r w:rsidR="00D679AF" w:rsidRPr="00D679AF">
        <w:t xml:space="preserve"> </w:t>
      </w:r>
      <w:r w:rsidRPr="00D679AF">
        <w:t>µl</w:t>
      </w:r>
      <w:r w:rsidR="00D679AF" w:rsidRPr="00D679AF">
        <w:t xml:space="preserve"> </w:t>
      </w:r>
      <w:r w:rsidRPr="00D679AF">
        <w:t>SBA,</w:t>
      </w:r>
      <w:r w:rsidR="00D679AF" w:rsidRPr="00D679AF">
        <w:t xml:space="preserve"> </w:t>
      </w:r>
      <w:r w:rsidRPr="00D679AF">
        <w:t>incubated</w:t>
      </w:r>
      <w:r w:rsidR="00D679AF" w:rsidRPr="00D679AF">
        <w:t xml:space="preserve"> </w:t>
      </w:r>
      <w:r w:rsidRPr="00D679AF">
        <w:t>overnight</w:t>
      </w:r>
      <w:r w:rsidR="00D679AF" w:rsidRPr="00D679AF">
        <w:t xml:space="preserve"> </w:t>
      </w:r>
      <w:r w:rsidRPr="00D679AF">
        <w:t>at</w:t>
      </w:r>
      <w:r w:rsidR="00D679AF" w:rsidRPr="00D679AF">
        <w:t xml:space="preserve"> </w:t>
      </w:r>
      <w:r w:rsidRPr="00D679AF">
        <w:t>room</w:t>
      </w:r>
      <w:r w:rsidR="00D679AF" w:rsidRPr="00D679AF">
        <w:t xml:space="preserve"> </w:t>
      </w:r>
      <w:r w:rsidRPr="00D679AF">
        <w:t>temperature</w:t>
      </w:r>
      <w:r w:rsidR="00D679AF" w:rsidRPr="00D679AF">
        <w:t xml:space="preserve"> </w:t>
      </w:r>
      <w:r w:rsidRPr="00D679AF">
        <w:t>with</w:t>
      </w:r>
      <w:r w:rsidR="00D679AF" w:rsidRPr="00D679AF">
        <w:t xml:space="preserve"> </w:t>
      </w:r>
      <w:r w:rsidRPr="00D679AF">
        <w:t>constant</w:t>
      </w:r>
      <w:r w:rsidR="00D679AF" w:rsidRPr="00D679AF">
        <w:t xml:space="preserve"> </w:t>
      </w:r>
      <w:r w:rsidRPr="00D679AF">
        <w:t>rotation</w:t>
      </w:r>
      <w:r w:rsidR="00D679AF" w:rsidRPr="00D679AF">
        <w:t xml:space="preserve"> </w:t>
      </w:r>
      <w:r w:rsidRPr="00D679AF">
        <w:t>at</w:t>
      </w:r>
      <w:r w:rsidR="00D679AF" w:rsidRPr="00D679AF">
        <w:t xml:space="preserve"> </w:t>
      </w:r>
      <w:r w:rsidRPr="00D679AF">
        <w:t>650</w:t>
      </w:r>
      <w:r w:rsidR="00D679AF" w:rsidRPr="00D679AF">
        <w:t xml:space="preserve"> </w:t>
      </w:r>
      <w:r w:rsidRPr="00D679AF">
        <w:t>rpm</w:t>
      </w:r>
      <w:r w:rsidR="00D679AF" w:rsidRPr="00D679AF">
        <w:t xml:space="preserve"> </w:t>
      </w:r>
      <w:r w:rsidRPr="00D679AF">
        <w:t>(Grant).</w:t>
      </w:r>
      <w:r w:rsidR="00D679AF" w:rsidRPr="00D679AF">
        <w:t xml:space="preserve"> </w:t>
      </w:r>
      <w:r w:rsidRPr="00D679AF">
        <w:t>Thereafter,</w:t>
      </w:r>
      <w:r w:rsidR="00D679AF" w:rsidRPr="00D679AF">
        <w:t xml:space="preserve"> </w:t>
      </w:r>
      <w:r w:rsidRPr="00D679AF">
        <w:t>beads</w:t>
      </w:r>
      <w:r w:rsidR="00D679AF" w:rsidRPr="00D679AF">
        <w:t xml:space="preserve"> </w:t>
      </w:r>
      <w:r w:rsidRPr="00D679AF">
        <w:t>were</w:t>
      </w:r>
      <w:r w:rsidR="00D679AF" w:rsidRPr="00D679AF">
        <w:t xml:space="preserve"> </w:t>
      </w:r>
      <w:r w:rsidRPr="00D679AF">
        <w:t>washed</w:t>
      </w:r>
      <w:r w:rsidR="00D679AF" w:rsidRPr="00D679AF">
        <w:t xml:space="preserve"> </w:t>
      </w:r>
      <w:r w:rsidRPr="00D679AF">
        <w:t>3x</w:t>
      </w:r>
      <w:r w:rsidR="00D679AF" w:rsidRPr="00D679AF">
        <w:t xml:space="preserve"> </w:t>
      </w:r>
      <w:r w:rsidRPr="00D679AF">
        <w:t>in</w:t>
      </w:r>
      <w:r w:rsidR="00D679AF" w:rsidRPr="00D679AF">
        <w:t xml:space="preserve"> </w:t>
      </w:r>
      <w:r w:rsidRPr="00D679AF">
        <w:t>100</w:t>
      </w:r>
      <w:r w:rsidR="00D679AF" w:rsidRPr="00D679AF">
        <w:t xml:space="preserve"> </w:t>
      </w:r>
      <w:r w:rsidRPr="00D679AF">
        <w:t>µl</w:t>
      </w:r>
      <w:r w:rsidR="00D679AF" w:rsidRPr="00D679AF">
        <w:t xml:space="preserve"> </w:t>
      </w:r>
      <w:r w:rsidRPr="00D679AF">
        <w:t>PBS-T</w:t>
      </w:r>
      <w:r w:rsidR="00D679AF" w:rsidRPr="00D679AF">
        <w:t xml:space="preserve"> </w:t>
      </w:r>
      <w:r w:rsidRPr="00D679AF">
        <w:t>and</w:t>
      </w:r>
      <w:r w:rsidR="00D679AF" w:rsidRPr="00D679AF">
        <w:t xml:space="preserve"> </w:t>
      </w:r>
      <w:r w:rsidRPr="00D679AF">
        <w:t>50</w:t>
      </w:r>
      <w:r w:rsidR="00D679AF" w:rsidRPr="00D679AF">
        <w:t xml:space="preserve"> </w:t>
      </w:r>
      <w:r w:rsidRPr="00D679AF">
        <w:t>µl</w:t>
      </w:r>
      <w:r w:rsidR="00D679AF" w:rsidRPr="00D679AF">
        <w:t xml:space="preserve"> </w:t>
      </w:r>
      <w:r w:rsidRPr="00D679AF">
        <w:t>0.4%</w:t>
      </w:r>
      <w:r w:rsidR="00D679AF" w:rsidRPr="00D679AF">
        <w:t xml:space="preserve"> </w:t>
      </w:r>
      <w:r w:rsidRPr="00D679AF">
        <w:t>PFA</w:t>
      </w:r>
      <w:r w:rsidR="00D679AF" w:rsidRPr="00D679AF">
        <w:t xml:space="preserve"> </w:t>
      </w:r>
      <w:r w:rsidRPr="00D679AF">
        <w:t>was</w:t>
      </w:r>
      <w:r w:rsidR="00D679AF" w:rsidRPr="00D679AF">
        <w:t xml:space="preserve"> </w:t>
      </w:r>
      <w:r w:rsidRPr="00D679AF">
        <w:t>added</w:t>
      </w:r>
      <w:r w:rsidR="00D679AF" w:rsidRPr="00D679AF">
        <w:t xml:space="preserve"> </w:t>
      </w:r>
      <w:r w:rsidRPr="00D679AF">
        <w:t>for</w:t>
      </w:r>
      <w:r w:rsidR="00D679AF" w:rsidRPr="00D679AF">
        <w:t xml:space="preserve"> </w:t>
      </w:r>
      <w:r w:rsidRPr="00D679AF">
        <w:t>10</w:t>
      </w:r>
      <w:r w:rsidR="00D679AF" w:rsidRPr="00D679AF">
        <w:t xml:space="preserve"> </w:t>
      </w:r>
      <w:r w:rsidRPr="00D679AF">
        <w:t>min.</w:t>
      </w:r>
      <w:r w:rsidR="00D679AF" w:rsidRPr="00D679AF">
        <w:t xml:space="preserve"> </w:t>
      </w:r>
      <w:r w:rsidRPr="00D679AF">
        <w:t>Beads</w:t>
      </w:r>
      <w:r w:rsidR="00D679AF" w:rsidRPr="00D679AF">
        <w:t xml:space="preserve"> </w:t>
      </w:r>
      <w:r w:rsidRPr="00D679AF">
        <w:t>were</w:t>
      </w:r>
      <w:r w:rsidR="00D679AF" w:rsidRPr="00D679AF">
        <w:t xml:space="preserve"> </w:t>
      </w:r>
      <w:r w:rsidRPr="00D679AF">
        <w:t>washed</w:t>
      </w:r>
      <w:r w:rsidR="00D679AF" w:rsidRPr="00D679AF">
        <w:t xml:space="preserve"> </w:t>
      </w:r>
      <w:r w:rsidRPr="00D679AF">
        <w:t>once</w:t>
      </w:r>
      <w:r w:rsidR="00D679AF" w:rsidRPr="00D679AF">
        <w:t xml:space="preserve"> </w:t>
      </w:r>
      <w:r w:rsidRPr="00D679AF">
        <w:t>again</w:t>
      </w:r>
      <w:r w:rsidR="00D679AF" w:rsidRPr="00D679AF">
        <w:t xml:space="preserve"> </w:t>
      </w:r>
      <w:r w:rsidRPr="00D679AF">
        <w:t>with</w:t>
      </w:r>
      <w:r w:rsidR="00D679AF" w:rsidRPr="00D679AF">
        <w:t xml:space="preserve"> </w:t>
      </w:r>
      <w:r w:rsidRPr="00D679AF">
        <w:t>PBS-T</w:t>
      </w:r>
      <w:r w:rsidR="00D679AF" w:rsidRPr="00D679AF">
        <w:t xml:space="preserve"> </w:t>
      </w:r>
      <w:r w:rsidRPr="00D679AF">
        <w:t>before</w:t>
      </w:r>
      <w:r w:rsidR="00D679AF" w:rsidRPr="00D679AF">
        <w:t xml:space="preserve"> </w:t>
      </w:r>
      <w:r w:rsidRPr="00D679AF">
        <w:t>streptavidin</w:t>
      </w:r>
      <w:r w:rsidR="00D679AF" w:rsidRPr="00D679AF">
        <w:t xml:space="preserve"> </w:t>
      </w:r>
      <w:r w:rsidRPr="00D679AF">
        <w:t>R-PE</w:t>
      </w:r>
      <w:r w:rsidR="00D679AF" w:rsidRPr="00D679AF">
        <w:t xml:space="preserve"> </w:t>
      </w:r>
      <w:r w:rsidRPr="00D679AF">
        <w:t>(Invitrogen)</w:t>
      </w:r>
      <w:r w:rsidR="00D679AF" w:rsidRPr="00D679AF">
        <w:t xml:space="preserve"> </w:t>
      </w:r>
      <w:r w:rsidRPr="00D679AF">
        <w:t>was</w:t>
      </w:r>
      <w:r w:rsidR="00D679AF" w:rsidRPr="00D679AF">
        <w:t xml:space="preserve"> </w:t>
      </w:r>
      <w:r w:rsidRPr="00D679AF">
        <w:t>diluted</w:t>
      </w:r>
      <w:r w:rsidR="00D679AF" w:rsidRPr="00D679AF">
        <w:t xml:space="preserve"> </w:t>
      </w:r>
      <w:r w:rsidRPr="00D679AF">
        <w:t>1:750</w:t>
      </w:r>
      <w:r w:rsidR="00D679AF" w:rsidRPr="00D679AF">
        <w:t xml:space="preserve"> </w:t>
      </w:r>
      <w:r w:rsidRPr="00D679AF">
        <w:t>in</w:t>
      </w:r>
      <w:r w:rsidR="00D679AF" w:rsidRPr="00D679AF">
        <w:t xml:space="preserve"> </w:t>
      </w:r>
      <w:r w:rsidRPr="00D679AF">
        <w:t>PBS-T</w:t>
      </w:r>
      <w:r w:rsidR="00D679AF" w:rsidRPr="00D679AF">
        <w:t xml:space="preserve"> </w:t>
      </w:r>
      <w:r w:rsidRPr="00D679AF">
        <w:t>and</w:t>
      </w:r>
      <w:r w:rsidR="00D679AF" w:rsidRPr="00D679AF">
        <w:t xml:space="preserve"> </w:t>
      </w:r>
      <w:r w:rsidRPr="00D679AF">
        <w:t>50</w:t>
      </w:r>
      <w:r w:rsidR="00D679AF" w:rsidRPr="00D679AF">
        <w:t xml:space="preserve"> </w:t>
      </w:r>
      <w:r w:rsidRPr="00D679AF">
        <w:t>µl</w:t>
      </w:r>
      <w:r w:rsidR="00D679AF" w:rsidRPr="00D679AF">
        <w:t xml:space="preserve"> </w:t>
      </w:r>
      <w:r w:rsidRPr="00D679AF">
        <w:t>was</w:t>
      </w:r>
      <w:r w:rsidR="00D679AF" w:rsidRPr="00D679AF">
        <w:t xml:space="preserve"> </w:t>
      </w:r>
      <w:r w:rsidRPr="00D679AF">
        <w:t>added</w:t>
      </w:r>
      <w:r w:rsidR="00D679AF" w:rsidRPr="00D679AF">
        <w:t xml:space="preserve"> </w:t>
      </w:r>
      <w:r w:rsidRPr="00D679AF">
        <w:t>for</w:t>
      </w:r>
      <w:r w:rsidR="00D679AF" w:rsidRPr="00D679AF">
        <w:t xml:space="preserve"> </w:t>
      </w:r>
      <w:r w:rsidRPr="00D679AF">
        <w:t>20</w:t>
      </w:r>
      <w:r w:rsidR="00D679AF" w:rsidRPr="00D679AF">
        <w:t xml:space="preserve"> </w:t>
      </w:r>
      <w:r w:rsidRPr="00D679AF">
        <w:t>min.</w:t>
      </w:r>
      <w:r w:rsidR="00D679AF" w:rsidRPr="00D679AF">
        <w:t xml:space="preserve"> </w:t>
      </w:r>
      <w:r w:rsidRPr="00D679AF">
        <w:t>Prior</w:t>
      </w:r>
      <w:r w:rsidR="00D679AF" w:rsidRPr="00D679AF">
        <w:t xml:space="preserve"> </w:t>
      </w:r>
      <w:r w:rsidRPr="00D679AF">
        <w:t>to</w:t>
      </w:r>
      <w:r w:rsidR="00D679AF" w:rsidRPr="00D679AF">
        <w:t xml:space="preserve"> </w:t>
      </w:r>
      <w:r w:rsidRPr="00D679AF">
        <w:t>analysis</w:t>
      </w:r>
      <w:r w:rsidR="00D679AF" w:rsidRPr="00D679AF">
        <w:t xml:space="preserve"> </w:t>
      </w:r>
      <w:r w:rsidRPr="00D679AF">
        <w:t>in</w:t>
      </w:r>
      <w:r w:rsidR="00D679AF" w:rsidRPr="00D679AF">
        <w:t xml:space="preserve"> </w:t>
      </w:r>
      <w:r w:rsidRPr="00D679AF">
        <w:t>FlexMap3D</w:t>
      </w:r>
      <w:r w:rsidR="00D679AF" w:rsidRPr="00D679AF">
        <w:t xml:space="preserve"> </w:t>
      </w:r>
      <w:r w:rsidRPr="00D679AF">
        <w:t>instrument</w:t>
      </w:r>
      <w:r w:rsidR="00D679AF" w:rsidRPr="00D679AF">
        <w:t xml:space="preserve"> </w:t>
      </w:r>
      <w:r w:rsidRPr="00D679AF">
        <w:t>(Luminex</w:t>
      </w:r>
      <w:r w:rsidR="00D679AF" w:rsidRPr="00D679AF">
        <w:t xml:space="preserve"> </w:t>
      </w:r>
      <w:r w:rsidRPr="00D679AF">
        <w:t>Corp),</w:t>
      </w:r>
      <w:r w:rsidR="00D679AF" w:rsidRPr="00D679AF">
        <w:t xml:space="preserve"> </w:t>
      </w:r>
      <w:r w:rsidRPr="00D679AF">
        <w:t>beads</w:t>
      </w:r>
      <w:r w:rsidR="00D679AF" w:rsidRPr="00D679AF">
        <w:t xml:space="preserve"> </w:t>
      </w:r>
      <w:r w:rsidRPr="00D679AF">
        <w:t>were</w:t>
      </w:r>
      <w:r w:rsidR="00D679AF" w:rsidRPr="00D679AF">
        <w:t xml:space="preserve"> </w:t>
      </w:r>
      <w:r w:rsidRPr="00D679AF">
        <w:t>washed</w:t>
      </w:r>
      <w:r w:rsidR="00D679AF" w:rsidRPr="00D679AF">
        <w:t xml:space="preserve"> </w:t>
      </w:r>
      <w:r w:rsidRPr="00D679AF">
        <w:t>3x</w:t>
      </w:r>
      <w:r w:rsidR="00D679AF" w:rsidRPr="00D679AF">
        <w:t xml:space="preserve"> </w:t>
      </w:r>
      <w:r w:rsidRPr="00D679AF">
        <w:t>in</w:t>
      </w:r>
      <w:r w:rsidR="00D679AF" w:rsidRPr="00D679AF">
        <w:t xml:space="preserve"> </w:t>
      </w:r>
      <w:r w:rsidRPr="00D679AF">
        <w:t>100</w:t>
      </w:r>
      <w:r w:rsidR="00D679AF" w:rsidRPr="00D679AF">
        <w:t xml:space="preserve"> </w:t>
      </w:r>
      <w:r w:rsidRPr="00D679AF">
        <w:t>µl</w:t>
      </w:r>
      <w:r w:rsidR="00D679AF" w:rsidRPr="00D679AF">
        <w:t xml:space="preserve"> </w:t>
      </w:r>
      <w:r w:rsidRPr="00D679AF">
        <w:t>PBS-T.</w:t>
      </w:r>
      <w:r w:rsidR="00D679AF" w:rsidRPr="00D679AF">
        <w:t xml:space="preserve"> </w:t>
      </w:r>
      <w:r w:rsidRPr="00D679AF">
        <w:t>Median</w:t>
      </w:r>
      <w:r w:rsidR="00D679AF" w:rsidRPr="00D679AF">
        <w:t xml:space="preserve"> </w:t>
      </w:r>
      <w:r w:rsidRPr="00D679AF">
        <w:t>signal</w:t>
      </w:r>
      <w:r w:rsidR="00D679AF" w:rsidRPr="00D679AF">
        <w:t xml:space="preserve"> </w:t>
      </w:r>
      <w:r w:rsidRPr="00D679AF">
        <w:t>intensities</w:t>
      </w:r>
      <w:r w:rsidR="00D679AF" w:rsidRPr="00D679AF">
        <w:t xml:space="preserve"> </w:t>
      </w:r>
      <w:r w:rsidRPr="00D679AF">
        <w:t>(MFI)</w:t>
      </w:r>
      <w:r w:rsidR="00D679AF" w:rsidRPr="00D679AF">
        <w:t xml:space="preserve"> </w:t>
      </w:r>
      <w:r w:rsidRPr="00D679AF">
        <w:t>of</w:t>
      </w:r>
      <w:r w:rsidR="00D679AF" w:rsidRPr="00D679AF">
        <w:t xml:space="preserve"> </w:t>
      </w:r>
      <w:r w:rsidRPr="00D679AF">
        <w:t>each</w:t>
      </w:r>
      <w:r w:rsidR="00D679AF" w:rsidRPr="00D679AF">
        <w:t xml:space="preserve"> </w:t>
      </w:r>
      <w:r w:rsidRPr="00D679AF">
        <w:t>bead</w:t>
      </w:r>
      <w:r w:rsidR="00D679AF" w:rsidRPr="00D679AF">
        <w:t xml:space="preserve"> </w:t>
      </w:r>
      <w:r w:rsidRPr="00D679AF">
        <w:t>ID</w:t>
      </w:r>
      <w:r w:rsidR="00D679AF" w:rsidRPr="00D679AF">
        <w:t xml:space="preserve"> </w:t>
      </w:r>
      <w:r w:rsidRPr="00D679AF">
        <w:t>were</w:t>
      </w:r>
      <w:r w:rsidR="00D679AF" w:rsidRPr="00D679AF">
        <w:t xml:space="preserve"> </w:t>
      </w:r>
      <w:r w:rsidRPr="00D679AF">
        <w:t>used</w:t>
      </w:r>
      <w:r w:rsidR="00D679AF" w:rsidRPr="00D679AF">
        <w:t xml:space="preserve"> </w:t>
      </w:r>
      <w:r w:rsidRPr="00D679AF">
        <w:t>for</w:t>
      </w:r>
      <w:r w:rsidR="00D679AF" w:rsidRPr="00D679AF">
        <w:t xml:space="preserve"> </w:t>
      </w:r>
      <w:r w:rsidRPr="00D679AF">
        <w:t>subsequent</w:t>
      </w:r>
      <w:r w:rsidR="00D679AF" w:rsidRPr="00D679AF">
        <w:t xml:space="preserve"> </w:t>
      </w:r>
      <w:r w:rsidRPr="00D679AF">
        <w:t>data</w:t>
      </w:r>
      <w:r w:rsidR="00D679AF" w:rsidRPr="00D679AF">
        <w:t xml:space="preserve"> </w:t>
      </w:r>
      <w:r w:rsidRPr="00D679AF">
        <w:t>analysis.</w:t>
      </w:r>
    </w:p>
    <w:p w14:paraId="207C4EA6" w14:textId="4A398F3B" w:rsidR="007E73BA" w:rsidRPr="00A910A2" w:rsidRDefault="007E73BA" w:rsidP="007E73BA">
      <w:pPr>
        <w:pStyle w:val="Heading3"/>
        <w:numPr>
          <w:ilvl w:val="0"/>
          <w:numId w:val="17"/>
        </w:numPr>
      </w:pPr>
      <w:bookmarkStart w:id="12" w:name="_Toc44074374"/>
      <w:r w:rsidRPr="00A910A2">
        <w:t>Assay design</w:t>
      </w:r>
      <w:bookmarkEnd w:id="12"/>
    </w:p>
    <w:p w14:paraId="5BE20A1C" w14:textId="2EFD117E" w:rsidR="007E73BA" w:rsidRPr="00A910A2" w:rsidRDefault="007E73BA" w:rsidP="007E73BA">
      <w:pPr>
        <w:pStyle w:val="Text"/>
      </w:pPr>
      <w:r w:rsidRPr="00A910A2">
        <w:t>All 372 samples from sample set</w:t>
      </w:r>
      <w:r>
        <w:t>s</w:t>
      </w:r>
      <w:r w:rsidRPr="00A910A2">
        <w:t xml:space="preserve"> 1 and 2 were </w:t>
      </w:r>
      <w:r w:rsidR="00497B35" w:rsidRPr="00A910A2">
        <w:t xml:space="preserve">together </w:t>
      </w:r>
      <w:r w:rsidRPr="00A910A2">
        <w:t xml:space="preserve">randomly allocated into wells in four 96-well plates. One sample from sample set 1 and one from sample set 2 were loaded into two more wells as a repeated control within a plate. Another sample in each cohort was transferred to two more wells of two different plates as a control to examine inter-plate variation. The data of each of those 4 samples was combined by taking mean of three measures. All the human materials were biotinylated together with four negative controls that contained only buffer. For the entire 19 assays for discovery stage, the samples were labeled two times. </w:t>
      </w:r>
    </w:p>
    <w:p w14:paraId="09AAC787" w14:textId="2E7233F3" w:rsidR="007E73BA" w:rsidRPr="00A910A2" w:rsidRDefault="007E73BA" w:rsidP="007E73BA">
      <w:pPr>
        <w:pStyle w:val="Text"/>
      </w:pPr>
      <w:r w:rsidRPr="00A910A2">
        <w:t xml:space="preserve">The selected antibodies were divided into collections of 384 antibodies including positive and negative controls, anti-albumin and no antibody, respectively. These antibodies were then coupled onto beads and used to create a suspension bead array (SBA). For discovery, the selection of the affinity binders for one SBA was determined by technical reasons such as the available amount. Every antibody in an SBA was coupled with beads with a different color code as detailed together with the assay procedure in the </w:t>
      </w:r>
      <w:r w:rsidR="00A00C07" w:rsidRPr="00A00C07">
        <w:t xml:space="preserve">Supplementary </w:t>
      </w:r>
      <w:r w:rsidRPr="00A910A2">
        <w:t xml:space="preserve">Information and as described earlier </w:t>
      </w:r>
      <w:r w:rsidRPr="00A910A2">
        <w:fldChar w:fldCharType="begin">
          <w:fldData xml:space="preserve">PEVuZE5vdGU+PENpdGU+PEF1dGhvcj5CeXN0csO2bTwvQXV0aG9yPjxZZWFyPjIwMTQ8L1llYXI+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</w:fldData>
        </w:fldChar>
      </w:r>
      <w:r w:rsidR="00C806C6">
        <w:instrText xml:space="preserve"> ADDIN EN.CITE </w:instrText>
      </w:r>
      <w:r w:rsidR="00C806C6">
        <w:fldChar w:fldCharType="begin">
          <w:fldData xml:space="preserve">PEVuZE5vdGU+PENpdGU+PEF1dGhvcj5CeXN0csO2bTwvQXV0aG9yPjxZZWFyPjIwMTQ8L1llYXI+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</w:fldData>
        </w:fldChar>
      </w:r>
      <w:r w:rsidR="00C806C6">
        <w:instrText xml:space="preserve"> ADDIN EN.CITE.DATA </w:instrText>
      </w:r>
      <w:r w:rsidR="00C806C6">
        <w:fldChar w:fldCharType="end"/>
      </w:r>
      <w:r w:rsidRPr="00A910A2">
        <w:fldChar w:fldCharType="separate"/>
      </w:r>
      <w:r w:rsidR="00C806C6">
        <w:rPr>
          <w:noProof/>
        </w:rPr>
        <w:t>(Byström et al, 2014)</w:t>
      </w:r>
      <w:r w:rsidRPr="00A910A2">
        <w:fldChar w:fldCharType="end"/>
      </w:r>
      <w:r w:rsidRPr="00A910A2">
        <w:t xml:space="preserve">. </w:t>
      </w:r>
      <w:r>
        <w:t>This assay</w:t>
      </w:r>
      <w:r w:rsidRPr="00A910A2">
        <w:t xml:space="preserve"> provided </w:t>
      </w:r>
      <w:r>
        <w:t xml:space="preserve">protein profiles from </w:t>
      </w:r>
      <w:r w:rsidRPr="00A910A2">
        <w:t xml:space="preserve">up to 384 </w:t>
      </w:r>
      <w:r>
        <w:t>antibodies</w:t>
      </w:r>
      <w:r w:rsidRPr="00A910A2">
        <w:t xml:space="preserve"> </w:t>
      </w:r>
      <w:r>
        <w:t>and</w:t>
      </w:r>
      <w:r w:rsidRPr="00A910A2">
        <w:t xml:space="preserve"> 384 samples per batch.</w:t>
      </w:r>
    </w:p>
    <w:p w14:paraId="3B7A2739" w14:textId="77777777" w:rsidR="007E73BA" w:rsidRPr="00A910A2" w:rsidRDefault="007E73BA" w:rsidP="007E73BA">
      <w:pPr>
        <w:pStyle w:val="Heading3"/>
        <w:numPr>
          <w:ilvl w:val="0"/>
          <w:numId w:val="17"/>
        </w:numPr>
      </w:pPr>
      <w:bookmarkStart w:id="13" w:name="_Toc44074375"/>
      <w:r>
        <w:lastRenderedPageBreak/>
        <w:t>SBA data q</w:t>
      </w:r>
      <w:r w:rsidRPr="00A910A2">
        <w:t>uality control and preprocessing</w:t>
      </w:r>
      <w:bookmarkEnd w:id="13"/>
    </w:p>
    <w:p w14:paraId="583F7E50" w14:textId="156F8296" w:rsidR="007E73BA" w:rsidRPr="00A910A2" w:rsidRDefault="007E73BA" w:rsidP="007E73BA">
      <w:pPr>
        <w:pStyle w:val="Text"/>
      </w:pPr>
      <w:r w:rsidRPr="00A910A2">
        <w:t>Because an aliquot of mixed bead solution was suspended into each sample, all values of the samples that were seemingly failed within an assay (with 384 antibodies) were discarded rather than one measure of a sample for an antibody. These were samples 1) that had median bead counts lower than twenty, 2) that had median values of MFIs lower than the median of the negative controls (buffer only) in the same plate and assay, and 3) that were detected as an outlier by robust PCA using ‘</w:t>
      </w:r>
      <w:proofErr w:type="spellStart"/>
      <w:r w:rsidRPr="00A910A2">
        <w:t>rrcov</w:t>
      </w:r>
      <w:proofErr w:type="spellEnd"/>
      <w:r w:rsidRPr="00A910A2">
        <w:t>’ R package (version 1.3-4)</w:t>
      </w:r>
      <w:r w:rsidRPr="00A910A2">
        <w:fldChar w:fldCharType="begin"/>
      </w:r>
      <w:r w:rsidR="00C806C6">
        <w:instrText xml:space="preserve"> ADDIN EN.CITE &lt;EndNote&gt;&lt;Cite&gt;&lt;Author&gt;Hubert&lt;/Author&gt;&lt;Year&gt;2005&lt;/Year&gt;&lt;RecNum&gt;281&lt;/RecNum&gt;&lt;DisplayText&gt;(Hubert et al, 2005)&lt;/DisplayText&gt;&lt;record&gt;&lt;rec-number&gt;281&lt;/rec-number&gt;&lt;foreign-keys&gt;&lt;key app="EN" db-id="r2t2tvs0jpxwzrepsa0ve0rkxe2aae0fd5ww" timestamp="1570183673"&gt;281&lt;/key&gt;&lt;/foreign-keys&gt;&lt;ref-type name="Journal Article"&gt;17&lt;/ref-type&gt;&lt;contributors&gt;&lt;authors&gt;&lt;author&gt;Hubert, Mia&lt;/author&gt;&lt;author&gt;Rousseeuw, Peter J.&lt;/author&gt;&lt;author&gt;Branden, Karlien Vanden&lt;/author&gt;&lt;/authors&gt;&lt;/contributors&gt;&lt;titles&gt;&lt;title&gt;ROBPCA: A New Approach to Robust Principal Component Analysis&lt;/title&gt;&lt;secondary-title&gt;Technometrics&lt;/secondary-title&gt;&lt;/titles&gt;&lt;periodical&gt;&lt;full-title&gt;Technometrics&lt;/full-title&gt;&lt;abbr-1&gt;Technometrics&lt;/abbr-1&gt;&lt;abbr-2&gt;Technometrics&lt;/abbr-2&gt;&lt;abbr-3&gt;Technometrics&lt;/abbr-3&gt;&lt;/periodical&gt;&lt;pages&gt;64-79&lt;/pages&gt;&lt;volume&gt;47&lt;/volume&gt;&lt;number&gt;1&lt;/number&gt;&lt;dates&gt;&lt;year&gt;2005&lt;/year&gt;&lt;pub-dates&gt;&lt;date&gt;Mar&lt;/date&gt;&lt;/pub-dates&gt;&lt;/dates&gt;&lt;accession-num&gt;3067096841294087732related:NIYOtVOEkCoJ&lt;/accession-num&gt;&lt;label&gt;r02296&lt;/label&gt;&lt;urls&gt;&lt;related-urls&gt;&lt;url&gt;http://pubs.amstat.org/doi/pdf/10.1198/004017004000000563&lt;/url&gt;&lt;/related-urls&gt;&lt;pdf-urls&gt;&lt;url&gt;file://localhost/Users/mun-gwanhong/Library/Application%20Support/Papers2/Articles/2005/Hubert/Technometrics%202005%20Hubert.pdf&lt;/url&gt;&lt;/pdf-urls&gt;&lt;/urls&gt;&lt;custom3&gt;papers2://publication/uuid/23FFC11C-36CF-40BB-9E07-92039CCEB130&lt;/custom3&gt;&lt;electronic-resource-num&gt;10.1098/004017004000000563&lt;/electronic-resource-num&gt;&lt;/record&gt;&lt;/Cite&gt;&lt;/EndNote&gt;</w:instrText>
      </w:r>
      <w:r w:rsidRPr="00A910A2">
        <w:fldChar w:fldCharType="separate"/>
      </w:r>
      <w:r w:rsidR="00C806C6">
        <w:rPr>
          <w:noProof/>
        </w:rPr>
        <w:t>(Hubert et al, 2005)</w:t>
      </w:r>
      <w:r w:rsidRPr="00A910A2">
        <w:fldChar w:fldCharType="end"/>
      </w:r>
      <w:r w:rsidRPr="00A910A2">
        <w:t xml:space="preserve">. The cutoff probability values in an outlier diagnostic plot were 0.025 for both score and orthogonal distance coordinates. Those deviating beyond the cutoffs in both coordinates were classified as outliers, setting alpha, the proportional tolerance, to 0.9. </w:t>
      </w:r>
    </w:p>
    <w:p w14:paraId="06F5D86C" w14:textId="1C78EBCE" w:rsidR="007E73BA" w:rsidRDefault="007E73BA" w:rsidP="007E73BA">
      <w:pPr>
        <w:pStyle w:val="Text"/>
      </w:pPr>
      <w:r w:rsidRPr="00A910A2">
        <w:t>The human samples were of two different types in terms of preparation method, plasma and serum. The two blood preparation types showed considerable dissimilarity, which was expected (</w:t>
      </w:r>
      <w:r w:rsidR="00A00C07">
        <w:t>s</w:t>
      </w:r>
      <w:r w:rsidR="00A00C07" w:rsidRPr="00A00C07">
        <w:t xml:space="preserve">upplementary </w:t>
      </w:r>
      <w:r w:rsidRPr="00A910A2">
        <w:t>Fig</w:t>
      </w:r>
      <w:r w:rsidR="00A00C07">
        <w:t xml:space="preserve"> S</w:t>
      </w:r>
      <w:r w:rsidRPr="00A910A2">
        <w:t>2). Since such contrast was not of our research interest here, the data was split by the sample preparation type after quality control</w:t>
      </w:r>
      <w:r>
        <w:t>, when two types of samples were analyzed in the same assay plates</w:t>
      </w:r>
      <w:r w:rsidRPr="00A910A2">
        <w:t xml:space="preserve">. </w:t>
      </w:r>
    </w:p>
    <w:p w14:paraId="52B94EFD" w14:textId="0B2A3ECF" w:rsidR="007E73BA" w:rsidRPr="00A910A2" w:rsidRDefault="007E73BA" w:rsidP="007E73BA">
      <w:pPr>
        <w:pStyle w:val="Text"/>
      </w:pPr>
      <w:r w:rsidRPr="00A910A2">
        <w:t>The variation across sample</w:t>
      </w:r>
      <w:r>
        <w:t xml:space="preserve"> </w:t>
      </w:r>
      <w:r w:rsidRPr="00A910A2">
        <w:t xml:space="preserve">plates was minimized by Multi-MA method, with the assumption that the mean of observed values for each antibody within a plate is same as those of the other plates </w:t>
      </w:r>
      <w:r w:rsidRPr="00A910A2">
        <w:fldChar w:fldCharType="begin"/>
      </w:r>
      <w:r w:rsidR="00C806C6">
        <w:instrText xml:space="preserve"> ADDIN EN.CITE &lt;EndNote&gt;&lt;Cite&gt;&lt;Author&gt;Hong&lt;/Author&gt;&lt;Year&gt;2016&lt;/Year&gt;&lt;RecNum&gt;546&lt;/RecNum&gt;&lt;DisplayText&gt;(Hong et al, 2016)&lt;/DisplayText&gt;&lt;record&gt;&lt;rec-number&gt;546&lt;/rec-number&gt;&lt;foreign-keys&gt;&lt;key app="EN" db-id="r2t2tvs0jpxwzrepsa0ve0rkxe2aae0fd5ww" timestamp="1570183674"&gt;546&lt;/key&gt;&lt;/foreign-keys&gt;&lt;ref-type name="Journal Article"&gt;17&lt;/ref-type&gt;&lt;contributors&gt;&lt;authors&gt;&lt;author&gt;Hong, Mun-Gwan&lt;/author&gt;&lt;author&gt;Lee, Woojoo&lt;/author&gt;&lt;author&gt;Nilsson, Peter&lt;/author&gt;&lt;author&gt;Pawitan, Yudi&lt;/author&gt;&lt;author&gt;Schwenk, Jochen M&lt;/author&gt;&lt;/authors&gt;&lt;/contributors&gt;&lt;auth-address&gt;Affinity Proteomics, Science for Life Laboratory, School of Biotechnology, KTH - Royal Institute of Technology , Solna 171 65, Sweden.&lt;/auth-address&gt;&lt;titles&gt;&lt;title&gt;Multidimensional Normalization to Minimize Plate Effects of Suspension Bead Array Data.&lt;/title&gt;&lt;secondary-title&gt;Journal of proteome research&lt;/secondary-title&gt;&lt;/titles&gt;&lt;periodical&gt;&lt;full-title&gt;Journal of Proteome Research&lt;/full-title&gt;&lt;abbr-1&gt;J. Proteome Res.&lt;/abbr-1&gt;&lt;abbr-2&gt;J Proteome Res&lt;/abbr-2&gt;&lt;/periodical&gt;&lt;pages&gt;3473-3480&lt;/pages&gt;&lt;volume&gt;15&lt;/volume&gt;&lt;number&gt;10&lt;/number&gt;&lt;keywords&gt;&lt;keyword&gt;normalization&lt;/keyword&gt;&lt;/keywords&gt;&lt;dates&gt;&lt;year&gt;2016&lt;/year&gt;&lt;pub-dates&gt;&lt;date&gt;Oct 07&lt;/date&gt;&lt;/pub-dates&gt;&lt;/dates&gt;&lt;accession-num&gt;27570895&lt;/accession-num&gt;&lt;label&gt;r00608&lt;/label&gt;&lt;urls&gt;&lt;related-urls&gt;&lt;url&gt;http://pubs.acs.org/doi/abs/10.1021/acs.jproteome.5b01131&lt;/url&gt;&lt;/related-urls&gt;&lt;pdf-urls&gt;&lt;url&gt;file://localhost/Users/mun-gwanhong/Dropboxes/MG%20Dropbox/Dropbox/Library.papers3/Files/EA/EA03C763-9EF8-4C12-AAEF-EE21E53D47F4.pdf&lt;/url&gt;&lt;/pdf-urls&gt;&lt;/urls&gt;&lt;custom3&gt;papers3://publication/uuid/3020DA97-AF71-4383-9972-4B2662583D77&lt;/custom3&gt;&lt;electronic-resource-num&gt;10.1021/acs.jproteome.5b01131&lt;/electronic-resource-num&gt;&lt;language&gt;English&lt;/language&gt;&lt;/record&gt;&lt;/Cite&gt;&lt;/EndNote&gt;</w:instrText>
      </w:r>
      <w:r w:rsidRPr="00A910A2">
        <w:fldChar w:fldCharType="separate"/>
      </w:r>
      <w:r w:rsidR="00C806C6">
        <w:rPr>
          <w:noProof/>
        </w:rPr>
        <w:t>(Hong et al, 2016)</w:t>
      </w:r>
      <w:r w:rsidRPr="00A910A2">
        <w:fldChar w:fldCharType="end"/>
      </w:r>
      <w:r w:rsidRPr="00A910A2">
        <w:t xml:space="preserve">. The means of log-transformed measures within each plate were positioned in a 4-dimensional space, in which each axis corresponded to one plate. The vector that goes through origin and (1, 1, 1, 1) is named A. The projection of each point onto the A axis is computed. All values for the point were shifted as much as the element vector on the corresponding plate axes of the projection. </w:t>
      </w:r>
      <w:r>
        <w:t xml:space="preserve">The proteomic data for </w:t>
      </w:r>
      <w:proofErr w:type="spellStart"/>
      <w:r>
        <w:t>pQTL</w:t>
      </w:r>
      <w:proofErr w:type="spellEnd"/>
      <w:r>
        <w:t xml:space="preserve"> analysis was pre-processed including technical controls and using </w:t>
      </w:r>
      <w:r w:rsidRPr="00A910A2">
        <w:t xml:space="preserve">probabilistic quotient normalization (PQN) </w:t>
      </w:r>
      <w:r w:rsidRPr="00A910A2">
        <w:fldChar w:fldCharType="begin"/>
      </w:r>
      <w:r w:rsidR="00C806C6">
        <w:instrText xml:space="preserve"> ADDIN EN.CITE &lt;EndNote&gt;&lt;Cite&gt;&lt;Author&gt;Kato&lt;/Author&gt;&lt;Year&gt;2011&lt;/Year&gt;&lt;RecNum&gt;0&lt;/RecNum&gt;&lt;IDText&gt;Variance decomposition of protein profiles from antibody arrays using a longitudinal twin model&lt;/IDText&gt;&lt;DisplayText&gt;(Kato et al, 2011)&lt;/DisplayText&gt;&lt;record&gt;&lt;dates&gt;&lt;pub-dates&gt;&lt;date&gt;NOV 17 2011&lt;/date&gt;&lt;/pub-dates&gt;&lt;year&gt;2011&lt;/year&gt;&lt;/dates&gt;&lt;titles&gt;&lt;title&gt;Variance decomposition of protein profiles from antibody arrays using a longitudinal twin model&lt;/title&gt;&lt;secondary-title&gt;Proteome Science&lt;/secondary-title&gt;&lt;/titles&gt;&lt;contributors&gt;&lt;authors&gt;&lt;author&gt;Kato, Bernet S.&lt;/author&gt;&lt;author&gt;Nicholson, George&lt;/author&gt;&lt;author&gt;Neiman, Maja&lt;/author&gt;&lt;author&gt;Rantalainen, Mattias&lt;/author&gt;&lt;author&gt;Holmes, Chris C.&lt;/author&gt;&lt;author&gt;Barrett, Amy&lt;/author&gt;&lt;author&gt;Uhlen, Mathias&lt;/author&gt;&lt;author&gt;Nilsson, Peter&lt;/author&gt;&lt;author&gt;Spector, Tim D.&lt;/author&gt;&lt;author&gt;Schwenk, Jochen M.&lt;/author&gt;&lt;/authors&gt;&lt;/contributors&gt;&lt;added-date format="utc"&gt;1339004098&lt;/added-date&gt;&lt;ref-type name="Journal Article"&gt;17&lt;/ref-type&gt;&lt;rec-number&gt;26&lt;/rec-number&gt;&lt;last-updated-date format="utc"&gt;1339004098&lt;/last-updated-date&gt;&lt;accession-num&gt;WOS:000298250300001&lt;/accession-num&gt;&lt;electronic-resource-num&gt;10.1186/1477-5956-9-73&lt;/electronic-resource-num&gt;&lt;volume&gt;9&lt;/volume&gt;&lt;/record&gt;&lt;/Cite&gt;&lt;/EndNote&gt;</w:instrText>
      </w:r>
      <w:r w:rsidRPr="00A910A2">
        <w:fldChar w:fldCharType="separate"/>
      </w:r>
      <w:r w:rsidR="00C806C6">
        <w:rPr>
          <w:noProof/>
        </w:rPr>
        <w:t>(Kato et al, 2011)</w:t>
      </w:r>
      <w:r w:rsidRPr="00A910A2">
        <w:fldChar w:fldCharType="end"/>
      </w:r>
      <w:r w:rsidRPr="005A2A5E">
        <w:t xml:space="preserve"> </w:t>
      </w:r>
      <w:r>
        <w:t>before the Multi-MA normalization</w:t>
      </w:r>
      <w:r w:rsidRPr="00A910A2">
        <w:t xml:space="preserve">. </w:t>
      </w:r>
    </w:p>
    <w:p w14:paraId="2A18128F" w14:textId="77777777" w:rsidR="007E73BA" w:rsidRPr="00A910A2" w:rsidRDefault="007E73BA" w:rsidP="007E73BA">
      <w:pPr>
        <w:pStyle w:val="Heading3"/>
        <w:numPr>
          <w:ilvl w:val="0"/>
          <w:numId w:val="17"/>
        </w:numPr>
      </w:pPr>
      <w:bookmarkStart w:id="14" w:name="_Toc44074376"/>
      <w:r w:rsidRPr="00A910A2">
        <w:t>Data acquisition of replication sample sets</w:t>
      </w:r>
      <w:bookmarkEnd w:id="14"/>
    </w:p>
    <w:p w14:paraId="746145A2" w14:textId="4C0FB0E5" w:rsidR="007E73BA" w:rsidRPr="007E73BA" w:rsidRDefault="007E73BA" w:rsidP="007E73BA">
      <w:pPr>
        <w:pStyle w:val="Text"/>
      </w:pPr>
      <w:r w:rsidRPr="00A910A2">
        <w:t xml:space="preserve">Data of other replication samples (sample sets 3-9) were acquired using the same protocol with a few variations. For each original study for sample sets 4-8, the samples were distributed into plates together with patient samples. The 383 other antibodies selected for each of the intended studies were included in the assays. Experiment and data preprocessing were conducted together with those additional samples and antibodies. Data of disease-free controls and for HPA045005 were extracted from the processed full data sets. </w:t>
      </w:r>
    </w:p>
    <w:p w14:paraId="02C2DE4E" w14:textId="00DA4826" w:rsidR="00414694" w:rsidRPr="00D679AF" w:rsidRDefault="00414694" w:rsidP="008F0BA4">
      <w:pPr>
        <w:pStyle w:val="Heading2"/>
      </w:pPr>
      <w:bookmarkStart w:id="15" w:name="_Toc44074377"/>
      <w:r w:rsidRPr="00D679AF">
        <w:t>Sandwich</w:t>
      </w:r>
      <w:r w:rsidR="00D679AF" w:rsidRPr="00D679AF">
        <w:t xml:space="preserve"> </w:t>
      </w:r>
      <w:r w:rsidRPr="00D679AF">
        <w:t>immunoassays</w:t>
      </w:r>
      <w:bookmarkEnd w:id="15"/>
    </w:p>
    <w:p w14:paraId="08D7191A" w14:textId="616433FB" w:rsidR="00414694" w:rsidRPr="00D679AF" w:rsidRDefault="00414694" w:rsidP="00414694">
      <w:pPr>
        <w:pStyle w:val="Text"/>
      </w:pPr>
      <w:r w:rsidRPr="00D679AF">
        <w:t>To</w:t>
      </w:r>
      <w:r w:rsidR="00D679AF" w:rsidRPr="00D679AF">
        <w:t xml:space="preserve"> </w:t>
      </w:r>
      <w:r w:rsidRPr="00D679AF">
        <w:t>confirm</w:t>
      </w:r>
      <w:r w:rsidR="00D679AF" w:rsidRPr="00D679AF">
        <w:t xml:space="preserve"> </w:t>
      </w:r>
      <w:r w:rsidRPr="00D679AF">
        <w:t>the</w:t>
      </w:r>
      <w:r w:rsidR="00D679AF" w:rsidRPr="00D679AF">
        <w:t xml:space="preserve"> </w:t>
      </w:r>
      <w:r w:rsidRPr="00D679AF">
        <w:t>capture</w:t>
      </w:r>
      <w:r w:rsidR="00D679AF" w:rsidRPr="00D679AF">
        <w:t xml:space="preserve"> </w:t>
      </w:r>
      <w:r w:rsidRPr="00D679AF">
        <w:t>of</w:t>
      </w:r>
      <w:r w:rsidR="00D679AF" w:rsidRPr="00D679AF">
        <w:t xml:space="preserve"> </w:t>
      </w:r>
      <w:r w:rsidRPr="00D679AF">
        <w:t>HRG</w:t>
      </w:r>
      <w:r w:rsidR="00D679AF" w:rsidRPr="00D679AF">
        <w:t xml:space="preserve"> </w:t>
      </w:r>
      <w:r w:rsidRPr="00D679AF">
        <w:t>by</w:t>
      </w:r>
      <w:r w:rsidR="00D679AF" w:rsidRPr="00D679AF">
        <w:t xml:space="preserve"> </w:t>
      </w:r>
      <w:r w:rsidRPr="00D679AF">
        <w:t>HPA045005,</w:t>
      </w:r>
      <w:r w:rsidR="00D679AF" w:rsidRPr="00D679AF">
        <w:t xml:space="preserve"> </w:t>
      </w:r>
      <w:r w:rsidRPr="00D679AF">
        <w:t>a</w:t>
      </w:r>
      <w:r w:rsidR="00D679AF" w:rsidRPr="00D679AF">
        <w:t xml:space="preserve"> </w:t>
      </w:r>
      <w:r w:rsidRPr="00D679AF">
        <w:t>sandwich</w:t>
      </w:r>
      <w:r w:rsidR="00D679AF" w:rsidRPr="00D679AF">
        <w:t xml:space="preserve"> </w:t>
      </w:r>
      <w:r w:rsidRPr="00D679AF">
        <w:t>immunoassay</w:t>
      </w:r>
      <w:r w:rsidR="00D679AF" w:rsidRPr="00D679AF">
        <w:t xml:space="preserve"> </w:t>
      </w:r>
      <w:r w:rsidRPr="00D679AF">
        <w:t>was</w:t>
      </w:r>
      <w:r w:rsidR="00D679AF" w:rsidRPr="00D679AF">
        <w:t xml:space="preserve"> </w:t>
      </w:r>
      <w:r w:rsidRPr="00D679AF">
        <w:t>developed</w:t>
      </w:r>
      <w:r w:rsidR="00D679AF" w:rsidRPr="00D679AF">
        <w:t xml:space="preserve"> </w:t>
      </w:r>
      <w:r w:rsidRPr="00D679AF">
        <w:t>and</w:t>
      </w:r>
      <w:r w:rsidR="00D679AF" w:rsidRPr="00D679AF">
        <w:t xml:space="preserve"> </w:t>
      </w:r>
      <w:r w:rsidRPr="00D679AF">
        <w:t>used</w:t>
      </w:r>
      <w:r w:rsidR="00D679AF" w:rsidRPr="00D679AF">
        <w:t xml:space="preserve"> </w:t>
      </w:r>
      <w:r w:rsidRPr="00D679AF">
        <w:t>for</w:t>
      </w:r>
      <w:r w:rsidR="00D679AF" w:rsidRPr="00D679AF">
        <w:t xml:space="preserve"> </w:t>
      </w:r>
      <w:r w:rsidRPr="00D679AF">
        <w:t>the</w:t>
      </w:r>
      <w:r w:rsidR="00D679AF" w:rsidRPr="00D679AF">
        <w:t xml:space="preserve"> </w:t>
      </w:r>
      <w:r w:rsidRPr="00D679AF">
        <w:t>detection</w:t>
      </w:r>
      <w:r w:rsidR="00D679AF" w:rsidRPr="00D679AF">
        <w:t xml:space="preserve"> </w:t>
      </w:r>
      <w:r w:rsidRPr="00D679AF">
        <w:t>of</w:t>
      </w:r>
      <w:r w:rsidR="00D679AF" w:rsidRPr="00D679AF">
        <w:t xml:space="preserve"> </w:t>
      </w:r>
      <w:r w:rsidRPr="00D679AF">
        <w:t>a</w:t>
      </w:r>
      <w:r w:rsidR="00D679AF" w:rsidRPr="00D679AF">
        <w:t xml:space="preserve"> </w:t>
      </w:r>
      <w:r w:rsidRPr="00D679AF">
        <w:t>full-length</w:t>
      </w:r>
      <w:r w:rsidR="00D679AF" w:rsidRPr="00D679AF">
        <w:t xml:space="preserve"> </w:t>
      </w:r>
      <w:r w:rsidRPr="00D679AF">
        <w:t>recombinant</w:t>
      </w:r>
      <w:r w:rsidR="00D679AF" w:rsidRPr="00D679AF">
        <w:t xml:space="preserve"> </w:t>
      </w:r>
      <w:r w:rsidRPr="00D679AF">
        <w:t>HRG</w:t>
      </w:r>
      <w:r w:rsidR="00D679AF" w:rsidRPr="00D679AF">
        <w:t xml:space="preserve"> </w:t>
      </w:r>
      <w:r w:rsidRPr="00D679AF">
        <w:t>protein,</w:t>
      </w:r>
      <w:r w:rsidR="00D679AF" w:rsidRPr="00D679AF">
        <w:t xml:space="preserve"> </w:t>
      </w:r>
      <w:r w:rsidRPr="00D679AF">
        <w:t>which</w:t>
      </w:r>
      <w:r w:rsidR="00D679AF" w:rsidRPr="00D679AF">
        <w:t xml:space="preserve"> </w:t>
      </w:r>
      <w:r w:rsidRPr="00D679AF">
        <w:t>was</w:t>
      </w:r>
      <w:r w:rsidR="00D679AF" w:rsidRPr="00D679AF">
        <w:t xml:space="preserve"> </w:t>
      </w:r>
      <w:r w:rsidRPr="00D679AF">
        <w:t>a</w:t>
      </w:r>
      <w:r w:rsidR="00D679AF" w:rsidRPr="00D679AF">
        <w:t xml:space="preserve"> </w:t>
      </w:r>
      <w:r w:rsidRPr="00D679AF">
        <w:t>kind</w:t>
      </w:r>
      <w:r w:rsidR="00D679AF" w:rsidRPr="00D679AF">
        <w:t xml:space="preserve"> </w:t>
      </w:r>
      <w:r w:rsidRPr="00D679AF">
        <w:t>gift</w:t>
      </w:r>
      <w:r w:rsidR="00D679AF" w:rsidRPr="00D679AF">
        <w:t xml:space="preserve"> </w:t>
      </w:r>
      <w:r w:rsidRPr="00D679AF">
        <w:t>from</w:t>
      </w:r>
      <w:r w:rsidR="00D679AF" w:rsidRPr="00D679AF">
        <w:t xml:space="preserve"> </w:t>
      </w:r>
      <w:r w:rsidRPr="00D679AF">
        <w:t>Hanna</w:t>
      </w:r>
      <w:r w:rsidR="00D679AF" w:rsidRPr="00D679AF">
        <w:t xml:space="preserve"> </w:t>
      </w:r>
      <w:proofErr w:type="spellStart"/>
      <w:r w:rsidRPr="00D679AF">
        <w:t>Tegel</w:t>
      </w:r>
      <w:proofErr w:type="spellEnd"/>
      <w:r w:rsidR="00D679AF" w:rsidRPr="00D679AF">
        <w:t xml:space="preserve"> </w:t>
      </w:r>
      <w:r w:rsidRPr="00D679AF">
        <w:t>and</w:t>
      </w:r>
      <w:r w:rsidR="00D679AF" w:rsidRPr="00D679AF">
        <w:t xml:space="preserve"> </w:t>
      </w:r>
      <w:r w:rsidRPr="00D679AF">
        <w:t>Johan</w:t>
      </w:r>
      <w:r w:rsidR="00D679AF" w:rsidRPr="00D679AF">
        <w:t xml:space="preserve"> </w:t>
      </w:r>
      <w:proofErr w:type="spellStart"/>
      <w:r w:rsidRPr="00D679AF">
        <w:t>Rockberg</w:t>
      </w:r>
      <w:proofErr w:type="spellEnd"/>
      <w:r w:rsidR="00D679AF" w:rsidRPr="00D679AF">
        <w:t xml:space="preserve"> </w:t>
      </w:r>
      <w:r w:rsidRPr="00D679AF">
        <w:t>(</w:t>
      </w:r>
      <w:proofErr w:type="spellStart"/>
      <w:r w:rsidRPr="00D679AF">
        <w:t>AlbaNova</w:t>
      </w:r>
      <w:proofErr w:type="spellEnd"/>
      <w:r w:rsidR="00D679AF" w:rsidRPr="00D679AF">
        <w:t xml:space="preserve"> </w:t>
      </w:r>
      <w:r w:rsidRPr="00D679AF">
        <w:t>University</w:t>
      </w:r>
      <w:r w:rsidR="00D679AF" w:rsidRPr="00D679AF">
        <w:t xml:space="preserve"> </w:t>
      </w:r>
      <w:r w:rsidRPr="00D679AF">
        <w:t>Center,</w:t>
      </w:r>
      <w:r w:rsidR="00D679AF" w:rsidRPr="00D679AF">
        <w:t xml:space="preserve"> </w:t>
      </w:r>
      <w:r w:rsidRPr="00D679AF">
        <w:t>KTH).</w:t>
      </w:r>
      <w:r w:rsidR="00D679AF" w:rsidRPr="00D679AF">
        <w:t xml:space="preserve"> </w:t>
      </w:r>
      <w:r w:rsidRPr="00D679AF">
        <w:t>A</w:t>
      </w:r>
      <w:r w:rsidR="00D679AF" w:rsidRPr="00D679AF">
        <w:t xml:space="preserve"> </w:t>
      </w:r>
      <w:r w:rsidRPr="00D679AF">
        <w:t>multiplexed</w:t>
      </w:r>
      <w:r w:rsidR="00D679AF" w:rsidRPr="00D679AF">
        <w:t xml:space="preserve"> </w:t>
      </w:r>
      <w:r w:rsidRPr="00D679AF">
        <w:t>SBA</w:t>
      </w:r>
      <w:r w:rsidR="00D679AF" w:rsidRPr="00D679AF">
        <w:t xml:space="preserve"> </w:t>
      </w:r>
      <w:r w:rsidRPr="00D679AF">
        <w:t>containing</w:t>
      </w:r>
      <w:r w:rsidR="00D679AF" w:rsidRPr="00D679AF">
        <w:t xml:space="preserve"> </w:t>
      </w:r>
      <w:r w:rsidRPr="00D679AF">
        <w:t>a</w:t>
      </w:r>
      <w:r w:rsidR="00D679AF" w:rsidRPr="00D679AF">
        <w:t xml:space="preserve"> </w:t>
      </w:r>
      <w:r w:rsidRPr="00D679AF">
        <w:t>library</w:t>
      </w:r>
      <w:r w:rsidR="00D679AF" w:rsidRPr="00D679AF">
        <w:t xml:space="preserve"> </w:t>
      </w:r>
      <w:r w:rsidRPr="00D679AF">
        <w:t>of</w:t>
      </w:r>
      <w:r w:rsidR="00D679AF" w:rsidRPr="00D679AF">
        <w:t xml:space="preserve"> </w:t>
      </w:r>
      <w:r w:rsidRPr="00D679AF">
        <w:t>HPA</w:t>
      </w:r>
      <w:r w:rsidR="00D679AF" w:rsidRPr="00D679AF">
        <w:t xml:space="preserve"> </w:t>
      </w:r>
      <w:r w:rsidRPr="00D679AF">
        <w:t>antibodies</w:t>
      </w:r>
      <w:r w:rsidR="00D679AF" w:rsidRPr="00D679AF">
        <w:t xml:space="preserve"> </w:t>
      </w:r>
      <w:r w:rsidRPr="00D679AF">
        <w:t>including</w:t>
      </w:r>
      <w:r w:rsidR="00D679AF" w:rsidRPr="00D679AF">
        <w:t xml:space="preserve"> </w:t>
      </w:r>
      <w:r w:rsidRPr="00D679AF">
        <w:t>HPA045005</w:t>
      </w:r>
      <w:r w:rsidR="00D679AF" w:rsidRPr="00D679AF">
        <w:t xml:space="preserve"> </w:t>
      </w:r>
      <w:r w:rsidRPr="00D679AF">
        <w:t>and</w:t>
      </w:r>
      <w:r w:rsidR="00D679AF" w:rsidRPr="00D679AF">
        <w:t xml:space="preserve"> </w:t>
      </w:r>
      <w:r w:rsidRPr="00D679AF">
        <w:t>the</w:t>
      </w:r>
      <w:r w:rsidR="00D679AF" w:rsidRPr="00D679AF">
        <w:t xml:space="preserve"> </w:t>
      </w:r>
      <w:r w:rsidRPr="00D679AF">
        <w:t>anti-</w:t>
      </w:r>
      <w:r w:rsidRPr="00D679AF">
        <w:lastRenderedPageBreak/>
        <w:t>HRG</w:t>
      </w:r>
      <w:r w:rsidR="00D679AF" w:rsidRPr="00D679AF">
        <w:t xml:space="preserve"> </w:t>
      </w:r>
      <w:r w:rsidRPr="00D679AF">
        <w:t>antibody</w:t>
      </w:r>
      <w:r w:rsidR="00D679AF" w:rsidRPr="00D679AF">
        <w:t xml:space="preserve"> </w:t>
      </w:r>
      <w:r w:rsidRPr="00D679AF">
        <w:t>HPA054598</w:t>
      </w:r>
      <w:r w:rsidR="00D679AF" w:rsidRPr="00D679AF">
        <w:t xml:space="preserve"> </w:t>
      </w:r>
      <w:r w:rsidRPr="00D679AF">
        <w:t>were</w:t>
      </w:r>
      <w:r w:rsidR="00D679AF" w:rsidRPr="00D679AF">
        <w:t xml:space="preserve"> </w:t>
      </w:r>
      <w:r w:rsidRPr="00D679AF">
        <w:t>used</w:t>
      </w:r>
      <w:r w:rsidR="00D679AF" w:rsidRPr="00D679AF">
        <w:t xml:space="preserve"> </w:t>
      </w:r>
      <w:r w:rsidRPr="00D679AF">
        <w:t>as</w:t>
      </w:r>
      <w:r w:rsidR="00D679AF" w:rsidRPr="00D679AF">
        <w:t xml:space="preserve"> </w:t>
      </w:r>
      <w:r w:rsidRPr="00D679AF">
        <w:t>capture</w:t>
      </w:r>
      <w:r w:rsidR="00D679AF" w:rsidRPr="00D679AF">
        <w:t xml:space="preserve"> </w:t>
      </w:r>
      <w:r w:rsidRPr="00D679AF">
        <w:t>reagents</w:t>
      </w:r>
      <w:r w:rsidR="00D81310">
        <w:t xml:space="preserve">, as described previously </w:t>
      </w:r>
      <w:r w:rsidR="00D81310">
        <w:fldChar w:fldCharType="begin"/>
      </w:r>
      <w:r w:rsidR="00C806C6">
        <w:instrText xml:space="preserve"> ADDIN EN.CITE &lt;EndNote&gt;&lt;Cite&gt;&lt;Author&gt;Häussler&lt;/Author&gt;&lt;Year&gt;2019&lt;/Year&gt;&lt;RecNum&gt;0&lt;/RecNum&gt;&lt;IDText&gt;Systematic Development of Sandwich Immunoassays for the Plasma Secretome&lt;/IDText&gt;&lt;DisplayText&gt;(Häussler et al, 2019)&lt;/DisplayText&gt;&lt;record&gt;&lt;dates&gt;&lt;pub-dates&gt;&lt;date&gt;Aug&lt;/date&gt;&lt;/pub-dates&gt;&lt;year&gt;2019&lt;/year&gt;&lt;/dates&gt;&lt;keywords&gt;&lt;keyword&gt;antibodies&lt;/keyword&gt;&lt;keyword&gt;plasma&lt;/keyword&gt;&lt;keyword&gt;sandwich assays&lt;/keyword&gt;&lt;keyword&gt;screening&lt;/keyword&gt;&lt;keyword&gt;secreted proteins&lt;/keyword&gt;&lt;/keywords&gt;&lt;urls&gt;&lt;related-urls&gt;&lt;url&gt;https://www.ncbi.nlm.nih.gov/pubmed/31278833&lt;/url&gt;&lt;/related-urls&gt;&lt;/urls&gt;&lt;isbn&gt;1615-9861&lt;/isbn&gt;&lt;titles&gt;&lt;title&gt;Systematic Development of Sandwich Immunoassays for the Plasma Secretome&lt;/title&gt;&lt;secondary-title&gt;Proteomics&lt;/secondary-title&gt;&lt;/titles&gt;&lt;pages&gt;e1900008&lt;/pages&gt;&lt;number&gt;15&lt;/number&gt;&lt;contributors&gt;&lt;authors&gt;&lt;author&gt;Häussler, R. S.&lt;/author&gt;&lt;author&gt;Bendes, A.&lt;/author&gt;&lt;author&gt;Iglesias, M.&lt;/author&gt;&lt;author&gt;Sanchez-Rivera, L.&lt;/author&gt;&lt;author&gt;Dodig-Crnković, T.&lt;/author&gt;&lt;author&gt;Byström, S.&lt;/author&gt;&lt;author&gt;Fredolini, C.&lt;/author&gt;&lt;author&gt;Birgersson, E.&lt;/author&gt;&lt;author&gt;Dale, M.&lt;/author&gt;&lt;author&gt;Edfors, F.&lt;/author&gt;&lt;author&gt;Fagerberg, L.&lt;/author&gt;&lt;author&gt;Rockberg, J.&lt;/author&gt;&lt;author&gt;Tegel, H.&lt;/author&gt;&lt;author&gt;Uhlén, M.&lt;/author&gt;&lt;author&gt;Qundos, U.&lt;/author&gt;&lt;author&gt;Schwenk, J. M.&lt;/author&gt;&lt;/authors&gt;&lt;/contributors&gt;&lt;edition&gt;2019/07/22&lt;/edition&gt;&lt;language&gt;eng&lt;/language&gt;&lt;added-date format="utc"&gt;1575454247&lt;/added-date&gt;&lt;ref-type name="Journal Article"&gt;17&lt;/ref-type&gt;&lt;rec-number&gt;82&lt;/rec-number&gt;&lt;last-updated-date format="utc"&gt;1575454247&lt;/last-updated-date&gt;&lt;accession-num&gt;31278833&lt;/accession-num&gt;&lt;electronic-resource-num&gt;10.1002/pmic.201900008&lt;/electronic-resource-num&gt;&lt;volume&gt;19&lt;/volume&gt;&lt;/record&gt;&lt;/Cite&gt;&lt;/EndNote&gt;</w:instrText>
      </w:r>
      <w:r w:rsidR="00D81310">
        <w:fldChar w:fldCharType="separate"/>
      </w:r>
      <w:r w:rsidR="00C806C6">
        <w:rPr>
          <w:noProof/>
        </w:rPr>
        <w:t>(Häussler et al, 2019)</w:t>
      </w:r>
      <w:r w:rsidR="00D81310">
        <w:fldChar w:fldCharType="end"/>
      </w:r>
      <w:r w:rsidRPr="00D679AF">
        <w:t>.</w:t>
      </w:r>
      <w:r w:rsidR="00D679AF" w:rsidRPr="00D679AF">
        <w:t xml:space="preserve"> </w:t>
      </w:r>
      <w:r w:rsidRPr="00D679AF">
        <w:t>An</w:t>
      </w:r>
      <w:r w:rsidR="00D679AF" w:rsidRPr="00D679AF">
        <w:t xml:space="preserve"> </w:t>
      </w:r>
      <w:r w:rsidRPr="00D679AF">
        <w:t>empty</w:t>
      </w:r>
      <w:r w:rsidR="00D679AF" w:rsidRPr="00D679AF">
        <w:t xml:space="preserve"> </w:t>
      </w:r>
      <w:r w:rsidRPr="00D679AF">
        <w:t>bead</w:t>
      </w:r>
      <w:r w:rsidR="00D679AF" w:rsidRPr="00D679AF">
        <w:t xml:space="preserve"> </w:t>
      </w:r>
      <w:r w:rsidRPr="00D679AF">
        <w:t>and</w:t>
      </w:r>
      <w:r w:rsidR="00D679AF" w:rsidRPr="00D679AF">
        <w:t xml:space="preserve"> </w:t>
      </w:r>
      <w:r w:rsidRPr="00D679AF">
        <w:t>one</w:t>
      </w:r>
      <w:r w:rsidR="00D679AF" w:rsidRPr="00D679AF">
        <w:t xml:space="preserve"> </w:t>
      </w:r>
      <w:r w:rsidRPr="00D679AF">
        <w:t>rabbit</w:t>
      </w:r>
      <w:r w:rsidR="00D679AF" w:rsidRPr="00D679AF">
        <w:t xml:space="preserve"> </w:t>
      </w:r>
      <w:r w:rsidRPr="00D679AF">
        <w:t>IgG</w:t>
      </w:r>
      <w:r w:rsidR="00D679AF" w:rsidRPr="00D679AF">
        <w:t xml:space="preserve"> </w:t>
      </w:r>
      <w:r w:rsidRPr="00D679AF">
        <w:t>bead</w:t>
      </w:r>
      <w:r w:rsidR="00D679AF" w:rsidRPr="00D679AF">
        <w:t xml:space="preserve"> </w:t>
      </w:r>
      <w:r w:rsidRPr="00D679AF">
        <w:t>were</w:t>
      </w:r>
      <w:r w:rsidR="00D679AF" w:rsidRPr="00D679AF">
        <w:t xml:space="preserve"> </w:t>
      </w:r>
      <w:r w:rsidRPr="00D679AF">
        <w:t>also</w:t>
      </w:r>
      <w:r w:rsidR="00D679AF" w:rsidRPr="00D679AF">
        <w:t xml:space="preserve"> </w:t>
      </w:r>
      <w:r w:rsidRPr="00D679AF">
        <w:t>included</w:t>
      </w:r>
      <w:r w:rsidR="00D679AF" w:rsidRPr="00D679AF">
        <w:t xml:space="preserve"> </w:t>
      </w:r>
      <w:r w:rsidRPr="00D679AF">
        <w:t>in</w:t>
      </w:r>
      <w:r w:rsidR="00D679AF" w:rsidRPr="00D679AF">
        <w:t xml:space="preserve"> </w:t>
      </w:r>
      <w:r w:rsidRPr="00D679AF">
        <w:t>the</w:t>
      </w:r>
      <w:r w:rsidR="00D679AF" w:rsidRPr="00D679AF">
        <w:t xml:space="preserve"> </w:t>
      </w:r>
      <w:r w:rsidRPr="00D679AF">
        <w:t>SBA</w:t>
      </w:r>
      <w:r w:rsidR="00D679AF" w:rsidRPr="00D679AF">
        <w:t xml:space="preserve"> </w:t>
      </w:r>
      <w:r w:rsidRPr="00D679AF">
        <w:t>for</w:t>
      </w:r>
      <w:r w:rsidR="00D679AF" w:rsidRPr="00D679AF">
        <w:t xml:space="preserve"> </w:t>
      </w:r>
      <w:r w:rsidRPr="00D679AF">
        <w:t>measuring</w:t>
      </w:r>
      <w:r w:rsidR="00D679AF" w:rsidRPr="00D679AF">
        <w:t xml:space="preserve"> </w:t>
      </w:r>
      <w:r w:rsidRPr="00D679AF">
        <w:t>background</w:t>
      </w:r>
      <w:r w:rsidR="00D679AF" w:rsidRPr="00D679AF">
        <w:t xml:space="preserve"> </w:t>
      </w:r>
      <w:r w:rsidRPr="00D679AF">
        <w:t>signal.</w:t>
      </w:r>
      <w:r w:rsidR="00D679AF" w:rsidRPr="00D679AF">
        <w:t xml:space="preserve"> </w:t>
      </w:r>
      <w:r w:rsidRPr="00D679AF">
        <w:t>For</w:t>
      </w:r>
      <w:r w:rsidR="00D679AF" w:rsidRPr="00D679AF">
        <w:t xml:space="preserve"> </w:t>
      </w:r>
      <w:r w:rsidRPr="00D679AF">
        <w:t>detection,</w:t>
      </w:r>
      <w:r w:rsidR="00D679AF" w:rsidRPr="00D679AF">
        <w:t xml:space="preserve"> </w:t>
      </w:r>
      <w:r w:rsidRPr="00D679AF">
        <w:t>the</w:t>
      </w:r>
      <w:r w:rsidR="00D679AF" w:rsidRPr="00D679AF">
        <w:t xml:space="preserve"> </w:t>
      </w:r>
      <w:r w:rsidRPr="00D679AF">
        <w:t>antibody</w:t>
      </w:r>
      <w:r w:rsidR="00D679AF" w:rsidRPr="00D679AF">
        <w:t xml:space="preserve"> </w:t>
      </w:r>
      <w:r w:rsidRPr="00D679AF">
        <w:t>HPA054598</w:t>
      </w:r>
      <w:r w:rsidR="00D679AF" w:rsidRPr="00D679AF">
        <w:t xml:space="preserve"> </w:t>
      </w:r>
      <w:r w:rsidRPr="00D679AF">
        <w:t>was</w:t>
      </w:r>
      <w:r w:rsidR="00D679AF" w:rsidRPr="00D679AF">
        <w:t xml:space="preserve"> </w:t>
      </w:r>
      <w:r w:rsidRPr="00D679AF">
        <w:t>biotinylated</w:t>
      </w:r>
      <w:r w:rsidR="00D679AF" w:rsidRPr="00D679AF">
        <w:t xml:space="preserve"> </w:t>
      </w:r>
      <w:r w:rsidRPr="00D679AF">
        <w:t>as</w:t>
      </w:r>
      <w:r w:rsidR="00D679AF" w:rsidRPr="00D679AF">
        <w:t xml:space="preserve"> </w:t>
      </w:r>
      <w:r w:rsidRPr="00D679AF">
        <w:t>previously</w:t>
      </w:r>
      <w:r w:rsidR="00D679AF" w:rsidRPr="00D679AF">
        <w:t xml:space="preserve"> </w:t>
      </w:r>
      <w:r w:rsidRPr="00D679AF">
        <w:t>described</w:t>
      </w:r>
      <w:r w:rsidR="00D679AF" w:rsidRPr="00D679AF">
        <w:t xml:space="preserve"> </w:t>
      </w:r>
      <w:r w:rsidRPr="00D679AF">
        <w:fldChar w:fldCharType="begin"/>
      </w:r>
      <w:r w:rsidR="00C806C6">
        <w:instrText xml:space="preserve"> ADDIN EN.CITE &lt;EndNote&gt;&lt;Cite&gt;&lt;Author&gt;Dezfouli&lt;/Author&gt;&lt;Year&gt;2014&lt;/Year&gt;&lt;RecNum&gt;684&lt;/RecNum&gt;&lt;IDText&gt;Magnetic bead assisted labeling of antibodies at nanogram scale&lt;/IDText&gt;&lt;DisplayText&gt;(Dezfouli et al, 2014)&lt;/DisplayText&gt;&lt;record&gt;&lt;rec-number&gt;684&lt;/rec-number&gt;&lt;foreign-keys&gt;&lt;key app="EN" db-id="r2t2tvs0jpxwzrepsa0ve0rkxe2aae0fd5ww" timestamp="1570183674"&gt;684&lt;/key&gt;&lt;/foreign-keys&gt;&lt;ref-type name="Journal Article"&gt;17&lt;/ref-type&gt;&lt;contributors&gt;&lt;authors&gt;&lt;author&gt;Dezfouli, M.&lt;/author&gt;&lt;author&gt;Vickovic, S.&lt;/author&gt;&lt;author&gt;Iglesias, M. J.&lt;/author&gt;&lt;author&gt;Nilsson, P.&lt;/author&gt;&lt;author&gt;Schwenk, J. M.&lt;/author&gt;&lt;author&gt;Ahmadian, A.&lt;/author&gt;&lt;/authors&gt;&lt;/contributors&gt;&lt;auth-address&gt;Science for Life Laboratory, Division of Gene Technology, School of Biotechnology, Royal Institute of Technology (KTH), Solna, Sweden.&lt;/auth-address&gt;&lt;titles&gt;&lt;title&gt;Magnetic bead assisted labeling of antibodies at nanogram scale&lt;/title&gt;&lt;secondary-title&gt;Proteomics&lt;/secondary-title&gt;&lt;/titles&gt;&lt;periodical&gt;&lt;full-title&gt;Proteomics&lt;/full-title&gt;&lt;abbr-1&gt;Proteomics&lt;/abbr-1&gt;&lt;abbr-2&gt;Proteomics&lt;/abbr-2&gt;&lt;/periodical&gt;&lt;pages&gt;14-8&lt;/pages&gt;&lt;volume&gt;14&lt;/volume&gt;&lt;number&gt;1&lt;/number&gt;&lt;keywords&gt;&lt;keyword&gt;Antibodies, Immobilized/*chemistry&lt;/keyword&gt;&lt;keyword&gt;Biotechnology/*methods&lt;/keyword&gt;&lt;keyword&gt;Biotin&lt;/keyword&gt;&lt;keyword&gt;Fluorescent Dyes&lt;/keyword&gt;&lt;keyword&gt;Immunomagnetic Separation/*methods&lt;/keyword&gt;&lt;keyword&gt;Nanotechnology/*methods&lt;/keyword&gt;&lt;keyword&gt;Antibody&lt;/keyword&gt;&lt;keyword&gt;Automated protocol&lt;/keyword&gt;&lt;keyword&gt;Biotinylation&lt;/keyword&gt;&lt;keyword&gt;Labeling&lt;/keyword&gt;&lt;keyword&gt;Nanogram scale&lt;/keyword&gt;&lt;keyword&gt;Technology&lt;/keyword&gt;&lt;/keywords&gt;&lt;dates&gt;&lt;year&gt;2014&lt;/year&gt;&lt;pub-dates&gt;&lt;date&gt;Jan&lt;/date&gt;&lt;/pub-dates&gt;&lt;/dates&gt;&lt;isbn&gt;1615-9861 (Electronic)&amp;#xD;1615-9853 (Linking)&lt;/isbn&gt;&lt;accession-num&gt;24307663&lt;/accession-num&gt;&lt;urls&gt;&lt;related-urls&gt;&lt;url&gt;https://www.ncbi.nlm.nih.gov/pubmed/24307663&lt;/url&gt;&lt;/related-urls&gt;&lt;/urls&gt;&lt;electronic-resource-num&gt;10.1002/pmic.201300283&lt;/electronic-resource-num&gt;&lt;/record&gt;&lt;/Cite&gt;&lt;/EndNote&gt;</w:instrText>
      </w:r>
      <w:r w:rsidRPr="00D679AF">
        <w:fldChar w:fldCharType="separate"/>
      </w:r>
      <w:r w:rsidR="00C806C6">
        <w:rPr>
          <w:noProof/>
        </w:rPr>
        <w:t>(Dezfouli et al, 2014)</w:t>
      </w:r>
      <w:r w:rsidRPr="00D679AF">
        <w:fldChar w:fldCharType="end"/>
      </w:r>
      <w:r w:rsidRPr="00D679AF">
        <w:t>.</w:t>
      </w:r>
      <w:r w:rsidR="00D679AF" w:rsidRPr="00D679AF">
        <w:t xml:space="preserve"> </w:t>
      </w:r>
      <w:r w:rsidRPr="00D679AF">
        <w:t>The</w:t>
      </w:r>
      <w:r w:rsidR="00D679AF" w:rsidRPr="00D679AF">
        <w:t xml:space="preserve"> </w:t>
      </w:r>
      <w:r w:rsidRPr="00D679AF">
        <w:t>HRG</w:t>
      </w:r>
      <w:r w:rsidR="00D679AF" w:rsidRPr="00D679AF">
        <w:t xml:space="preserve"> </w:t>
      </w:r>
      <w:r w:rsidRPr="00D679AF">
        <w:t>protein</w:t>
      </w:r>
      <w:r w:rsidR="00D679AF" w:rsidRPr="00D679AF">
        <w:t xml:space="preserve"> </w:t>
      </w:r>
      <w:r w:rsidRPr="00D679AF">
        <w:t>was</w:t>
      </w:r>
      <w:r w:rsidR="00D679AF" w:rsidRPr="00D679AF">
        <w:t xml:space="preserve"> </w:t>
      </w:r>
      <w:r w:rsidRPr="00D679AF">
        <w:t>prepared</w:t>
      </w:r>
      <w:r w:rsidR="00D679AF" w:rsidRPr="00D679AF">
        <w:t xml:space="preserve"> </w:t>
      </w:r>
      <w:r w:rsidRPr="00D679AF">
        <w:t>in</w:t>
      </w:r>
      <w:r w:rsidR="00D679AF" w:rsidRPr="00D679AF">
        <w:t xml:space="preserve"> </w:t>
      </w:r>
      <w:r w:rsidRPr="00D679AF">
        <w:t>a</w:t>
      </w:r>
      <w:r w:rsidR="00D679AF" w:rsidRPr="00D679AF">
        <w:t xml:space="preserve"> </w:t>
      </w:r>
      <w:r w:rsidRPr="00D679AF">
        <w:t>four-fold</w:t>
      </w:r>
      <w:r w:rsidR="00D679AF" w:rsidRPr="00D679AF">
        <w:t xml:space="preserve"> </w:t>
      </w:r>
      <w:r w:rsidRPr="00D679AF">
        <w:t>serial</w:t>
      </w:r>
      <w:r w:rsidR="00D679AF" w:rsidRPr="00D679AF">
        <w:t xml:space="preserve"> </w:t>
      </w:r>
      <w:r w:rsidRPr="00D679AF">
        <w:t>dilution</w:t>
      </w:r>
      <w:r w:rsidR="00D679AF" w:rsidRPr="00D679AF">
        <w:t xml:space="preserve"> </w:t>
      </w:r>
      <w:r w:rsidRPr="00D679AF">
        <w:t>(500</w:t>
      </w:r>
      <w:r w:rsidR="00D679AF" w:rsidRPr="00D679AF">
        <w:t xml:space="preserve"> </w:t>
      </w:r>
      <w:r w:rsidRPr="00D679AF">
        <w:t>ng/ml</w:t>
      </w:r>
      <w:r w:rsidR="00D679AF" w:rsidRPr="00D679AF">
        <w:t xml:space="preserve"> </w:t>
      </w:r>
      <w:r w:rsidRPr="00D679AF">
        <w:t>to</w:t>
      </w:r>
      <w:r w:rsidR="00D679AF" w:rsidRPr="00D679AF">
        <w:t xml:space="preserve"> </w:t>
      </w:r>
      <w:r w:rsidRPr="00D679AF">
        <w:t>0.1</w:t>
      </w:r>
      <w:r w:rsidR="00D679AF" w:rsidRPr="00D679AF">
        <w:t xml:space="preserve"> </w:t>
      </w:r>
      <w:r w:rsidRPr="00D679AF">
        <w:t>ng/ml)</w:t>
      </w:r>
      <w:r w:rsidR="00D679AF" w:rsidRPr="00D679AF">
        <w:t xml:space="preserve"> </w:t>
      </w:r>
      <w:r w:rsidRPr="00D679AF">
        <w:t>in</w:t>
      </w:r>
      <w:r w:rsidR="00D679AF" w:rsidRPr="00D679AF">
        <w:t xml:space="preserve"> </w:t>
      </w:r>
      <w:r w:rsidRPr="00D679AF">
        <w:t>PVXC</w:t>
      </w:r>
      <w:r w:rsidR="00D679AF" w:rsidRPr="00D679AF">
        <w:t xml:space="preserve"> </w:t>
      </w:r>
      <w:r w:rsidRPr="00D679AF">
        <w:t>buffer</w:t>
      </w:r>
      <w:r w:rsidR="00D679AF" w:rsidRPr="00D679AF">
        <w:t xml:space="preserve"> </w:t>
      </w:r>
      <w:r w:rsidRPr="00D679AF">
        <w:t>(0.1%</w:t>
      </w:r>
      <w:r w:rsidR="00D679AF" w:rsidRPr="00D679AF">
        <w:t xml:space="preserve"> </w:t>
      </w:r>
      <w:r w:rsidRPr="00D679AF">
        <w:t>casein,</w:t>
      </w:r>
      <w:r w:rsidR="00D679AF" w:rsidRPr="00D679AF">
        <w:t xml:space="preserve"> </w:t>
      </w:r>
      <w:r w:rsidRPr="00D679AF">
        <w:t>0.5%</w:t>
      </w:r>
      <w:r w:rsidR="00D679AF" w:rsidRPr="00D679AF">
        <w:t xml:space="preserve"> </w:t>
      </w:r>
      <w:r w:rsidRPr="00D679AF">
        <w:t>(w/v)</w:t>
      </w:r>
      <w:r w:rsidR="00D679AF" w:rsidRPr="00D679AF">
        <w:t xml:space="preserve"> </w:t>
      </w:r>
      <w:proofErr w:type="spellStart"/>
      <w:r w:rsidRPr="00D679AF">
        <w:t>polyvinylalcohol</w:t>
      </w:r>
      <w:proofErr w:type="spellEnd"/>
      <w:r w:rsidRPr="00D679AF">
        <w:t>,</w:t>
      </w:r>
      <w:r w:rsidR="00D679AF" w:rsidRPr="00D679AF">
        <w:t xml:space="preserve"> </w:t>
      </w:r>
      <w:r w:rsidRPr="00D679AF">
        <w:t>0.8%</w:t>
      </w:r>
      <w:r w:rsidR="00D679AF" w:rsidRPr="00D679AF">
        <w:t xml:space="preserve"> </w:t>
      </w:r>
      <w:r w:rsidRPr="00D679AF">
        <w:t>(w/v)</w:t>
      </w:r>
      <w:r w:rsidR="00D679AF" w:rsidRPr="00D679AF">
        <w:t xml:space="preserve"> </w:t>
      </w:r>
      <w:r w:rsidRPr="00D679AF">
        <w:t>polyvinylpyrrolidone,</w:t>
      </w:r>
      <w:r w:rsidR="00D679AF" w:rsidRPr="00D679AF">
        <w:t xml:space="preserve"> </w:t>
      </w:r>
      <w:r w:rsidRPr="00D679AF">
        <w:t>Sigma-</w:t>
      </w:r>
      <w:r w:rsidR="00D679AF" w:rsidRPr="00D679AF">
        <w:t xml:space="preserve"> </w:t>
      </w:r>
      <w:r w:rsidRPr="00D679AF">
        <w:t>Aldrich)</w:t>
      </w:r>
      <w:r w:rsidR="00D679AF" w:rsidRPr="00D679AF">
        <w:t xml:space="preserve"> </w:t>
      </w:r>
      <w:r w:rsidRPr="00D679AF">
        <w:t>supplemented</w:t>
      </w:r>
      <w:r w:rsidR="00D679AF" w:rsidRPr="00D679AF">
        <w:t xml:space="preserve"> </w:t>
      </w:r>
      <w:r w:rsidRPr="00D679AF">
        <w:t>with</w:t>
      </w:r>
      <w:r w:rsidR="00D679AF" w:rsidRPr="00D679AF">
        <w:t xml:space="preserve"> </w:t>
      </w:r>
      <w:r w:rsidRPr="00D679AF">
        <w:t>0.5</w:t>
      </w:r>
      <w:r w:rsidR="00D679AF" w:rsidRPr="00D679AF">
        <w:t xml:space="preserve"> </w:t>
      </w:r>
      <w:r w:rsidRPr="00D679AF">
        <w:t>mg/ml</w:t>
      </w:r>
      <w:r w:rsidR="00D679AF" w:rsidRPr="00D679AF">
        <w:t xml:space="preserve"> </w:t>
      </w:r>
      <w:r w:rsidRPr="00D679AF">
        <w:t>purified</w:t>
      </w:r>
      <w:r w:rsidR="00D679AF" w:rsidRPr="00D679AF">
        <w:t xml:space="preserve"> </w:t>
      </w:r>
      <w:r w:rsidRPr="00D679AF">
        <w:t>rabbit</w:t>
      </w:r>
      <w:r w:rsidR="00D679AF" w:rsidRPr="00D679AF">
        <w:t xml:space="preserve"> </w:t>
      </w:r>
      <w:r w:rsidRPr="00D679AF">
        <w:t>IgG</w:t>
      </w:r>
      <w:r w:rsidR="00D679AF" w:rsidRPr="00D679AF">
        <w:t xml:space="preserve"> </w:t>
      </w:r>
      <w:r w:rsidRPr="00D679AF">
        <w:t>(</w:t>
      </w:r>
      <w:proofErr w:type="spellStart"/>
      <w:r w:rsidRPr="00D679AF">
        <w:t>Bethyl</w:t>
      </w:r>
      <w:proofErr w:type="spellEnd"/>
      <w:r w:rsidR="00D679AF" w:rsidRPr="00D679AF">
        <w:t xml:space="preserve"> </w:t>
      </w:r>
      <w:r w:rsidRPr="00D679AF">
        <w:t>laboratories).</w:t>
      </w:r>
      <w:r w:rsidR="00D679AF" w:rsidRPr="00D679AF">
        <w:t xml:space="preserve"> </w:t>
      </w:r>
      <w:r w:rsidRPr="00D679AF">
        <w:t>The</w:t>
      </w:r>
      <w:r w:rsidR="00D679AF" w:rsidRPr="00D679AF">
        <w:t xml:space="preserve"> </w:t>
      </w:r>
      <w:r w:rsidRPr="00D679AF">
        <w:t>serial</w:t>
      </w:r>
      <w:r w:rsidR="00D679AF" w:rsidRPr="00D679AF">
        <w:t xml:space="preserve"> </w:t>
      </w:r>
      <w:r w:rsidRPr="00D679AF">
        <w:t>dilution</w:t>
      </w:r>
      <w:r w:rsidR="00D679AF" w:rsidRPr="00D679AF">
        <w:t xml:space="preserve"> </w:t>
      </w:r>
      <w:r w:rsidRPr="00D679AF">
        <w:t>was</w:t>
      </w:r>
      <w:r w:rsidR="00D679AF" w:rsidRPr="00D679AF">
        <w:t xml:space="preserve"> </w:t>
      </w:r>
      <w:r w:rsidRPr="00D679AF">
        <w:t>added</w:t>
      </w:r>
      <w:r w:rsidR="00D679AF" w:rsidRPr="00D679AF">
        <w:t xml:space="preserve"> </w:t>
      </w:r>
      <w:r w:rsidRPr="00D679AF">
        <w:t>in</w:t>
      </w:r>
      <w:r w:rsidR="00D679AF" w:rsidRPr="00D679AF">
        <w:t xml:space="preserve"> </w:t>
      </w:r>
      <w:r w:rsidRPr="00D679AF">
        <w:t>triplicate</w:t>
      </w:r>
      <w:r w:rsidR="00D679AF" w:rsidRPr="00D679AF">
        <w:t xml:space="preserve"> </w:t>
      </w:r>
      <w:r w:rsidRPr="00D679AF">
        <w:t>to</w:t>
      </w:r>
      <w:r w:rsidR="00D679AF" w:rsidRPr="00D679AF">
        <w:t xml:space="preserve"> </w:t>
      </w:r>
      <w:r w:rsidRPr="00D679AF">
        <w:t>a</w:t>
      </w:r>
      <w:r w:rsidR="00D679AF" w:rsidRPr="00D679AF">
        <w:t xml:space="preserve"> </w:t>
      </w:r>
      <w:r w:rsidRPr="00D679AF">
        <w:t>96-well</w:t>
      </w:r>
      <w:r w:rsidR="00D679AF" w:rsidRPr="00D679AF">
        <w:t xml:space="preserve"> </w:t>
      </w:r>
      <w:r w:rsidRPr="00D679AF">
        <w:t>plate</w:t>
      </w:r>
      <w:r w:rsidR="00D679AF" w:rsidRPr="00D679AF">
        <w:t xml:space="preserve"> </w:t>
      </w:r>
      <w:r w:rsidRPr="00D679AF">
        <w:t>along</w:t>
      </w:r>
      <w:r w:rsidR="00D679AF" w:rsidRPr="00D679AF">
        <w:t xml:space="preserve"> </w:t>
      </w:r>
      <w:r w:rsidRPr="00D679AF">
        <w:t>with</w:t>
      </w:r>
      <w:r w:rsidR="00D679AF" w:rsidRPr="00D679AF">
        <w:t xml:space="preserve"> </w:t>
      </w:r>
      <w:r w:rsidRPr="00D679AF">
        <w:t>three</w:t>
      </w:r>
      <w:r w:rsidR="00D679AF" w:rsidRPr="00D679AF">
        <w:t xml:space="preserve"> </w:t>
      </w:r>
      <w:r w:rsidRPr="00D679AF">
        <w:t>control</w:t>
      </w:r>
      <w:r w:rsidR="00D679AF" w:rsidRPr="00D679AF">
        <w:t xml:space="preserve"> </w:t>
      </w:r>
      <w:r w:rsidRPr="00D679AF">
        <w:t>PVXC</w:t>
      </w:r>
      <w:r w:rsidR="00D679AF" w:rsidRPr="00D679AF">
        <w:t xml:space="preserve"> </w:t>
      </w:r>
      <w:r w:rsidRPr="00D679AF">
        <w:t>buffer</w:t>
      </w:r>
      <w:r w:rsidR="00D679AF" w:rsidRPr="00D679AF">
        <w:t xml:space="preserve"> </w:t>
      </w:r>
      <w:r w:rsidRPr="00D679AF">
        <w:t>wells.</w:t>
      </w:r>
      <w:r w:rsidR="00D679AF" w:rsidRPr="00D679AF">
        <w:t xml:space="preserve"> </w:t>
      </w:r>
      <w:r w:rsidRPr="00D679AF">
        <w:t>Five</w:t>
      </w:r>
      <w:r w:rsidR="00D679AF" w:rsidRPr="00D679AF">
        <w:t xml:space="preserve"> </w:t>
      </w:r>
      <w:r w:rsidRPr="00D679AF">
        <w:t>microliter</w:t>
      </w:r>
      <w:r w:rsidR="000D7BED" w:rsidRPr="00D679AF">
        <w:t>s</w:t>
      </w:r>
      <w:r w:rsidR="00D679AF" w:rsidRPr="00D679AF">
        <w:t xml:space="preserve"> </w:t>
      </w:r>
      <w:r w:rsidRPr="00D679AF">
        <w:t>of</w:t>
      </w:r>
      <w:r w:rsidR="00D679AF" w:rsidRPr="00D679AF">
        <w:t xml:space="preserve"> </w:t>
      </w:r>
      <w:r w:rsidRPr="00D679AF">
        <w:t>the</w:t>
      </w:r>
      <w:r w:rsidR="00D679AF" w:rsidRPr="00D679AF">
        <w:t xml:space="preserve"> </w:t>
      </w:r>
      <w:r w:rsidRPr="00D679AF">
        <w:t>SBA</w:t>
      </w:r>
      <w:r w:rsidR="00D679AF" w:rsidRPr="00D679AF">
        <w:t xml:space="preserve"> </w:t>
      </w:r>
      <w:r w:rsidRPr="00D679AF">
        <w:t>w</w:t>
      </w:r>
      <w:r w:rsidR="001D39E1">
        <w:t>ere</w:t>
      </w:r>
      <w:r w:rsidR="00D679AF" w:rsidRPr="00D679AF">
        <w:t xml:space="preserve"> </w:t>
      </w:r>
      <w:r w:rsidRPr="00D679AF">
        <w:t>incubated</w:t>
      </w:r>
      <w:r w:rsidR="00D679AF" w:rsidRPr="00D679AF">
        <w:t xml:space="preserve"> </w:t>
      </w:r>
      <w:r w:rsidRPr="00D679AF">
        <w:t>overnight</w:t>
      </w:r>
      <w:r w:rsidR="00D679AF" w:rsidRPr="00D679AF">
        <w:t xml:space="preserve"> </w:t>
      </w:r>
      <w:r w:rsidRPr="00D679AF">
        <w:t>with</w:t>
      </w:r>
      <w:r w:rsidR="00D679AF" w:rsidRPr="00D679AF">
        <w:t xml:space="preserve"> </w:t>
      </w:r>
      <w:r w:rsidRPr="00D679AF">
        <w:t>45</w:t>
      </w:r>
      <w:r w:rsidR="00D679AF" w:rsidRPr="00D679AF">
        <w:t xml:space="preserve"> </w:t>
      </w:r>
      <w:r w:rsidRPr="00D679AF">
        <w:t>µl</w:t>
      </w:r>
      <w:r w:rsidR="00D679AF" w:rsidRPr="00D679AF">
        <w:t xml:space="preserve"> </w:t>
      </w:r>
      <w:r w:rsidRPr="00D679AF">
        <w:t>protein</w:t>
      </w:r>
      <w:r w:rsidR="00D679AF" w:rsidRPr="00D679AF">
        <w:t xml:space="preserve"> </w:t>
      </w:r>
      <w:r w:rsidRPr="00D679AF">
        <w:t>standard.</w:t>
      </w:r>
      <w:r w:rsidR="00D679AF" w:rsidRPr="00D679AF">
        <w:t xml:space="preserve"> </w:t>
      </w:r>
      <w:r w:rsidRPr="00D679AF">
        <w:t>Following</w:t>
      </w:r>
      <w:r w:rsidR="00D679AF" w:rsidRPr="00D679AF">
        <w:t xml:space="preserve"> </w:t>
      </w:r>
      <w:r w:rsidRPr="00D679AF">
        <w:t>that,</w:t>
      </w:r>
      <w:r w:rsidR="00D679AF" w:rsidRPr="00D679AF">
        <w:t xml:space="preserve"> </w:t>
      </w:r>
      <w:r w:rsidRPr="00D679AF">
        <w:t>the</w:t>
      </w:r>
      <w:r w:rsidR="00D679AF" w:rsidRPr="00D679AF">
        <w:t xml:space="preserve"> </w:t>
      </w:r>
      <w:r w:rsidRPr="00D679AF">
        <w:t>beads</w:t>
      </w:r>
      <w:r w:rsidR="00D679AF" w:rsidRPr="00D679AF">
        <w:t xml:space="preserve"> </w:t>
      </w:r>
      <w:r w:rsidRPr="00D679AF">
        <w:t>were</w:t>
      </w:r>
      <w:r w:rsidR="00D679AF" w:rsidRPr="00D679AF">
        <w:t xml:space="preserve"> </w:t>
      </w:r>
      <w:r w:rsidRPr="00D679AF">
        <w:t>washed</w:t>
      </w:r>
      <w:r w:rsidR="00D679AF" w:rsidRPr="00D679AF">
        <w:t xml:space="preserve"> </w:t>
      </w:r>
      <w:r w:rsidRPr="00D679AF">
        <w:t>three</w:t>
      </w:r>
      <w:r w:rsidR="00D679AF" w:rsidRPr="00D679AF">
        <w:t xml:space="preserve"> </w:t>
      </w:r>
      <w:r w:rsidRPr="00D679AF">
        <w:t>times</w:t>
      </w:r>
      <w:r w:rsidR="00D679AF" w:rsidRPr="00D679AF">
        <w:t xml:space="preserve"> </w:t>
      </w:r>
      <w:r w:rsidRPr="00D679AF">
        <w:t>in</w:t>
      </w:r>
      <w:r w:rsidR="00D679AF" w:rsidRPr="00D679AF">
        <w:t xml:space="preserve"> </w:t>
      </w:r>
      <w:r w:rsidRPr="00D679AF">
        <w:t>PBS-T</w:t>
      </w:r>
      <w:r w:rsidR="00D679AF" w:rsidRPr="00D679AF">
        <w:t xml:space="preserve"> </w:t>
      </w:r>
      <w:r w:rsidRPr="00D679AF">
        <w:t>0.05%.</w:t>
      </w:r>
      <w:r w:rsidR="00D679AF" w:rsidRPr="00D679AF">
        <w:t xml:space="preserve"> </w:t>
      </w:r>
      <w:r w:rsidRPr="00D679AF">
        <w:t>The</w:t>
      </w:r>
      <w:r w:rsidR="00D679AF" w:rsidRPr="00D679AF">
        <w:t xml:space="preserve"> </w:t>
      </w:r>
      <w:r w:rsidRPr="00D679AF">
        <w:t>biotinylated</w:t>
      </w:r>
      <w:r w:rsidR="00D679AF" w:rsidRPr="00D679AF">
        <w:t xml:space="preserve"> </w:t>
      </w:r>
      <w:r w:rsidRPr="00D679AF">
        <w:t>detection</w:t>
      </w:r>
      <w:r w:rsidR="00D679AF" w:rsidRPr="00D679AF">
        <w:t xml:space="preserve"> </w:t>
      </w:r>
      <w:r w:rsidRPr="00D679AF">
        <w:t>antibody</w:t>
      </w:r>
      <w:r w:rsidR="00D679AF" w:rsidRPr="00D679AF">
        <w:t xml:space="preserve"> </w:t>
      </w:r>
      <w:r w:rsidRPr="00D679AF">
        <w:t>was</w:t>
      </w:r>
      <w:r w:rsidR="00D679AF" w:rsidRPr="00D679AF">
        <w:t xml:space="preserve"> </w:t>
      </w:r>
      <w:r w:rsidRPr="00D679AF">
        <w:t>diluted</w:t>
      </w:r>
      <w:r w:rsidR="00D679AF" w:rsidRPr="00D679AF">
        <w:t xml:space="preserve"> </w:t>
      </w:r>
      <w:r w:rsidRPr="00D679AF">
        <w:t>to</w:t>
      </w:r>
      <w:r w:rsidR="00D679AF" w:rsidRPr="00D679AF">
        <w:t xml:space="preserve"> </w:t>
      </w:r>
      <w:r w:rsidRPr="00D679AF">
        <w:t>1</w:t>
      </w:r>
      <w:r w:rsidR="00D679AF" w:rsidRPr="00D679AF">
        <w:t xml:space="preserve"> </w:t>
      </w:r>
      <w:r w:rsidRPr="00D679AF">
        <w:t>µg/ml</w:t>
      </w:r>
      <w:r w:rsidR="00D679AF" w:rsidRPr="00D679AF">
        <w:t xml:space="preserve"> </w:t>
      </w:r>
      <w:r w:rsidRPr="00D679AF">
        <w:t>in</w:t>
      </w:r>
      <w:r w:rsidR="00D679AF" w:rsidRPr="00D679AF">
        <w:t xml:space="preserve"> </w:t>
      </w:r>
      <w:r w:rsidRPr="00D679AF">
        <w:t>PBS-T</w:t>
      </w:r>
      <w:r w:rsidR="00D679AF" w:rsidRPr="00D679AF">
        <w:t xml:space="preserve"> </w:t>
      </w:r>
      <w:r w:rsidRPr="00D679AF">
        <w:t>0.05%</w:t>
      </w:r>
      <w:r w:rsidR="00D679AF" w:rsidRPr="00D679AF">
        <w:t xml:space="preserve"> </w:t>
      </w:r>
      <w:r w:rsidRPr="00D679AF">
        <w:t>and</w:t>
      </w:r>
      <w:r w:rsidR="00D679AF" w:rsidRPr="00D679AF">
        <w:t xml:space="preserve"> </w:t>
      </w:r>
      <w:r w:rsidRPr="00D679AF">
        <w:t>25</w:t>
      </w:r>
      <w:r w:rsidR="00D679AF" w:rsidRPr="00D679AF">
        <w:t xml:space="preserve"> </w:t>
      </w:r>
      <w:r w:rsidRPr="00D679AF">
        <w:t>µl</w:t>
      </w:r>
      <w:r w:rsidR="00D679AF" w:rsidRPr="00D679AF">
        <w:t xml:space="preserve"> </w:t>
      </w:r>
      <w:r w:rsidRPr="00D679AF">
        <w:t>was</w:t>
      </w:r>
      <w:r w:rsidR="00D679AF" w:rsidRPr="00D679AF">
        <w:t xml:space="preserve"> </w:t>
      </w:r>
      <w:r w:rsidRPr="00D679AF">
        <w:t>transferred</w:t>
      </w:r>
      <w:r w:rsidR="00D679AF" w:rsidRPr="00D679AF">
        <w:t xml:space="preserve"> </w:t>
      </w:r>
      <w:r w:rsidRPr="00D679AF">
        <w:t>to</w:t>
      </w:r>
      <w:r w:rsidR="00D679AF" w:rsidRPr="00D679AF">
        <w:t xml:space="preserve"> </w:t>
      </w:r>
      <w:r w:rsidRPr="00D679AF">
        <w:t>the</w:t>
      </w:r>
      <w:r w:rsidR="00D679AF" w:rsidRPr="00D679AF">
        <w:t xml:space="preserve"> </w:t>
      </w:r>
      <w:r w:rsidRPr="00D679AF">
        <w:t>beads</w:t>
      </w:r>
      <w:r w:rsidR="00D679AF" w:rsidRPr="00D679AF">
        <w:t xml:space="preserve"> </w:t>
      </w:r>
      <w:r w:rsidRPr="00D679AF">
        <w:t>(SELMA,</w:t>
      </w:r>
      <w:r w:rsidR="00D679AF" w:rsidRPr="00D679AF">
        <w:t xml:space="preserve"> </w:t>
      </w:r>
      <w:proofErr w:type="spellStart"/>
      <w:r w:rsidRPr="00D679AF">
        <w:t>Cybio</w:t>
      </w:r>
      <w:proofErr w:type="spellEnd"/>
      <w:r w:rsidRPr="00D679AF">
        <w:t>).</w:t>
      </w:r>
      <w:r w:rsidR="00D679AF" w:rsidRPr="00D679AF">
        <w:t xml:space="preserve"> </w:t>
      </w:r>
      <w:r w:rsidRPr="00D679AF">
        <w:t>After</w:t>
      </w:r>
      <w:r w:rsidR="00D679AF" w:rsidRPr="00D679AF">
        <w:t xml:space="preserve"> </w:t>
      </w:r>
      <w:r w:rsidRPr="00D679AF">
        <w:t>1.5</w:t>
      </w:r>
      <w:r w:rsidR="00D679AF" w:rsidRPr="00D679AF">
        <w:t xml:space="preserve"> </w:t>
      </w:r>
      <w:r w:rsidR="000D7BED" w:rsidRPr="00D679AF">
        <w:t>h</w:t>
      </w:r>
      <w:r w:rsidR="00D679AF" w:rsidRPr="00D679AF">
        <w:t xml:space="preserve"> </w:t>
      </w:r>
      <w:r w:rsidRPr="00D679AF">
        <w:t>incubation</w:t>
      </w:r>
      <w:r w:rsidR="00D679AF" w:rsidRPr="00D679AF">
        <w:t xml:space="preserve"> </w:t>
      </w:r>
      <w:r w:rsidRPr="00D679AF">
        <w:t>at</w:t>
      </w:r>
      <w:r w:rsidR="00D679AF" w:rsidRPr="00D679AF">
        <w:t xml:space="preserve"> </w:t>
      </w:r>
      <w:r w:rsidRPr="00D679AF">
        <w:t>room</w:t>
      </w:r>
      <w:r w:rsidR="00D679AF" w:rsidRPr="00D679AF">
        <w:t xml:space="preserve"> </w:t>
      </w:r>
      <w:r w:rsidRPr="00D679AF">
        <w:t>temperature,</w:t>
      </w:r>
      <w:r w:rsidR="00D679AF" w:rsidRPr="00D679AF">
        <w:t xml:space="preserve"> </w:t>
      </w:r>
      <w:r w:rsidRPr="00D679AF">
        <w:t>the</w:t>
      </w:r>
      <w:r w:rsidR="00D679AF" w:rsidRPr="00D679AF">
        <w:t xml:space="preserve"> </w:t>
      </w:r>
      <w:r w:rsidRPr="00D679AF">
        <w:t>beads</w:t>
      </w:r>
      <w:r w:rsidR="00D679AF" w:rsidRPr="00D679AF">
        <w:t xml:space="preserve"> </w:t>
      </w:r>
      <w:r w:rsidRPr="00D679AF">
        <w:t>were</w:t>
      </w:r>
      <w:r w:rsidR="00D679AF" w:rsidRPr="00D679AF">
        <w:t xml:space="preserve"> </w:t>
      </w:r>
      <w:r w:rsidRPr="00D679AF">
        <w:t>washed</w:t>
      </w:r>
      <w:r w:rsidR="00D679AF" w:rsidRPr="00D679AF">
        <w:t xml:space="preserve"> </w:t>
      </w:r>
      <w:r w:rsidRPr="00D679AF">
        <w:t>three</w:t>
      </w:r>
      <w:r w:rsidR="00D679AF" w:rsidRPr="00D679AF">
        <w:t xml:space="preserve"> </w:t>
      </w:r>
      <w:r w:rsidRPr="00D679AF">
        <w:t>times</w:t>
      </w:r>
      <w:r w:rsidR="00D679AF" w:rsidRPr="00D679AF">
        <w:t xml:space="preserve"> </w:t>
      </w:r>
      <w:r w:rsidRPr="00D679AF">
        <w:t>in</w:t>
      </w:r>
      <w:r w:rsidR="00D679AF" w:rsidRPr="00D679AF">
        <w:t xml:space="preserve"> </w:t>
      </w:r>
      <w:r w:rsidRPr="00D679AF">
        <w:t>PBS-T</w:t>
      </w:r>
      <w:r w:rsidR="00D679AF" w:rsidRPr="00D679AF">
        <w:t xml:space="preserve"> </w:t>
      </w:r>
      <w:r w:rsidRPr="00D679AF">
        <w:t>0.05%.</w:t>
      </w:r>
      <w:r w:rsidR="00D679AF" w:rsidRPr="00D679AF">
        <w:t xml:space="preserve"> </w:t>
      </w:r>
      <w:r w:rsidRPr="00D679AF">
        <w:t>R-</w:t>
      </w:r>
      <w:proofErr w:type="spellStart"/>
      <w:r w:rsidRPr="00D679AF">
        <w:t>phycoerythring</w:t>
      </w:r>
      <w:proofErr w:type="spellEnd"/>
      <w:r w:rsidRPr="00D679AF">
        <w:t>-labeled</w:t>
      </w:r>
      <w:r w:rsidR="00D679AF" w:rsidRPr="00D679AF">
        <w:t xml:space="preserve"> </w:t>
      </w:r>
      <w:r w:rsidRPr="00D679AF">
        <w:t>streptavidin</w:t>
      </w:r>
      <w:r w:rsidR="00D679AF" w:rsidRPr="00D679AF">
        <w:t xml:space="preserve"> </w:t>
      </w:r>
      <w:r w:rsidRPr="00D679AF">
        <w:t>(Invitrogen)</w:t>
      </w:r>
      <w:r w:rsidR="00D679AF" w:rsidRPr="00D679AF">
        <w:t xml:space="preserve"> </w:t>
      </w:r>
      <w:r w:rsidRPr="00D679AF">
        <w:t>was</w:t>
      </w:r>
      <w:r w:rsidR="00D679AF" w:rsidRPr="00D679AF">
        <w:t xml:space="preserve"> </w:t>
      </w:r>
      <w:r w:rsidRPr="00D679AF">
        <w:t>diluted</w:t>
      </w:r>
      <w:r w:rsidR="00D679AF" w:rsidRPr="00D679AF">
        <w:t xml:space="preserve"> </w:t>
      </w:r>
      <w:r w:rsidRPr="00D679AF">
        <w:t>1:500</w:t>
      </w:r>
      <w:r w:rsidR="00D679AF" w:rsidRPr="00D679AF">
        <w:t xml:space="preserve"> </w:t>
      </w:r>
      <w:r w:rsidRPr="00D679AF">
        <w:t>in</w:t>
      </w:r>
      <w:r w:rsidR="00D679AF" w:rsidRPr="00D679AF">
        <w:t xml:space="preserve"> </w:t>
      </w:r>
      <w:r w:rsidRPr="00D679AF">
        <w:t>PBS-T</w:t>
      </w:r>
      <w:r w:rsidR="00D679AF" w:rsidRPr="00D679AF">
        <w:t xml:space="preserve"> </w:t>
      </w:r>
      <w:r w:rsidRPr="00D679AF">
        <w:t>0.05%</w:t>
      </w:r>
      <w:r w:rsidR="00D679AF" w:rsidRPr="00D679AF">
        <w:t xml:space="preserve"> </w:t>
      </w:r>
      <w:r w:rsidRPr="00D679AF">
        <w:t>and</w:t>
      </w:r>
      <w:r w:rsidR="00D679AF" w:rsidRPr="00D679AF">
        <w:t xml:space="preserve"> </w:t>
      </w:r>
      <w:r w:rsidRPr="00D679AF">
        <w:t>50</w:t>
      </w:r>
      <w:r w:rsidR="00D679AF" w:rsidRPr="00D679AF">
        <w:t xml:space="preserve"> </w:t>
      </w:r>
      <w:r w:rsidRPr="00D679AF">
        <w:t>µl</w:t>
      </w:r>
      <w:r w:rsidR="00D679AF" w:rsidRPr="00D679AF">
        <w:t xml:space="preserve"> </w:t>
      </w:r>
      <w:r w:rsidRPr="00D679AF">
        <w:t>incubated</w:t>
      </w:r>
      <w:r w:rsidR="00D679AF" w:rsidRPr="00D679AF">
        <w:t xml:space="preserve"> </w:t>
      </w:r>
      <w:r w:rsidRPr="00D679AF">
        <w:t>with</w:t>
      </w:r>
      <w:r w:rsidR="00D679AF" w:rsidRPr="00D679AF">
        <w:t xml:space="preserve"> </w:t>
      </w:r>
      <w:r w:rsidRPr="00D679AF">
        <w:t>the</w:t>
      </w:r>
      <w:r w:rsidR="00D679AF" w:rsidRPr="00D679AF">
        <w:t xml:space="preserve"> </w:t>
      </w:r>
      <w:r w:rsidRPr="00D679AF">
        <w:t>SBA</w:t>
      </w:r>
      <w:r w:rsidR="00D679AF" w:rsidRPr="00D679AF">
        <w:t xml:space="preserve"> </w:t>
      </w:r>
      <w:r w:rsidRPr="00D679AF">
        <w:t>for</w:t>
      </w:r>
      <w:r w:rsidR="00D679AF" w:rsidRPr="00D679AF">
        <w:t xml:space="preserve"> </w:t>
      </w:r>
      <w:r w:rsidRPr="00D679AF">
        <w:t>20</w:t>
      </w:r>
      <w:r w:rsidR="00D679AF" w:rsidRPr="00D679AF">
        <w:t xml:space="preserve"> </w:t>
      </w:r>
      <w:r w:rsidR="000D7BED" w:rsidRPr="00D679AF">
        <w:t>min</w:t>
      </w:r>
      <w:r w:rsidRPr="00D679AF">
        <w:t>.</w:t>
      </w:r>
      <w:r w:rsidR="00D679AF" w:rsidRPr="00D679AF">
        <w:t xml:space="preserve"> </w:t>
      </w:r>
      <w:r w:rsidRPr="00D679AF">
        <w:t>Finally,</w:t>
      </w:r>
      <w:r w:rsidR="00D679AF" w:rsidRPr="00D679AF">
        <w:t xml:space="preserve"> </w:t>
      </w:r>
      <w:r w:rsidRPr="00D679AF">
        <w:t>beads</w:t>
      </w:r>
      <w:r w:rsidR="00D679AF" w:rsidRPr="00D679AF">
        <w:t xml:space="preserve"> </w:t>
      </w:r>
      <w:r w:rsidRPr="00D679AF">
        <w:t>were</w:t>
      </w:r>
      <w:r w:rsidR="00D679AF" w:rsidRPr="00D679AF">
        <w:t xml:space="preserve"> </w:t>
      </w:r>
      <w:r w:rsidRPr="00D679AF">
        <w:t>washed</w:t>
      </w:r>
      <w:r w:rsidR="00D679AF" w:rsidRPr="00D679AF">
        <w:t xml:space="preserve"> </w:t>
      </w:r>
      <w:r w:rsidRPr="00D679AF">
        <w:t>three</w:t>
      </w:r>
      <w:r w:rsidR="00D679AF" w:rsidRPr="00D679AF">
        <w:t xml:space="preserve"> </w:t>
      </w:r>
      <w:r w:rsidRPr="00D679AF">
        <w:t>times</w:t>
      </w:r>
      <w:r w:rsidR="00D679AF" w:rsidRPr="00D679AF">
        <w:t xml:space="preserve"> </w:t>
      </w:r>
      <w:r w:rsidRPr="00D679AF">
        <w:t>and</w:t>
      </w:r>
      <w:r w:rsidR="00D679AF" w:rsidRPr="00D679AF">
        <w:t xml:space="preserve"> </w:t>
      </w:r>
      <w:r w:rsidRPr="00D679AF">
        <w:t>measured</w:t>
      </w:r>
      <w:r w:rsidR="00D679AF" w:rsidRPr="00D679AF">
        <w:t xml:space="preserve"> </w:t>
      </w:r>
      <w:r w:rsidRPr="00D679AF">
        <w:t>in</w:t>
      </w:r>
      <w:r w:rsidR="00D679AF" w:rsidRPr="00D679AF">
        <w:t xml:space="preserve"> </w:t>
      </w:r>
      <w:r w:rsidRPr="00D679AF">
        <w:t>PBS-T</w:t>
      </w:r>
      <w:r w:rsidR="00D679AF" w:rsidRPr="00D679AF">
        <w:t xml:space="preserve"> </w:t>
      </w:r>
      <w:r w:rsidRPr="00D679AF">
        <w:t>with</w:t>
      </w:r>
      <w:r w:rsidR="00D679AF" w:rsidRPr="00D679AF">
        <w:t xml:space="preserve"> </w:t>
      </w:r>
      <w:r w:rsidRPr="00D679AF">
        <w:t>a</w:t>
      </w:r>
      <w:r w:rsidR="00D679AF" w:rsidRPr="00D679AF">
        <w:t xml:space="preserve"> </w:t>
      </w:r>
      <w:proofErr w:type="spellStart"/>
      <w:r w:rsidRPr="00D679AF">
        <w:t>FlexMap</w:t>
      </w:r>
      <w:proofErr w:type="spellEnd"/>
      <w:r w:rsidR="00D679AF" w:rsidRPr="00D679AF">
        <w:t xml:space="preserve"> </w:t>
      </w:r>
      <w:r w:rsidRPr="00D679AF">
        <w:t>3D</w:t>
      </w:r>
      <w:r w:rsidR="00D679AF" w:rsidRPr="00D679AF">
        <w:t xml:space="preserve"> </w:t>
      </w:r>
      <w:r w:rsidRPr="00D679AF">
        <w:t>instrument.</w:t>
      </w:r>
      <w:r w:rsidR="00D679AF" w:rsidRPr="00D679AF">
        <w:t xml:space="preserve"> </w:t>
      </w:r>
      <w:r w:rsidRPr="00D679AF">
        <w:t>Presence</w:t>
      </w:r>
      <w:r w:rsidR="00D679AF" w:rsidRPr="00D679AF">
        <w:t xml:space="preserve"> </w:t>
      </w:r>
      <w:r w:rsidRPr="00D679AF">
        <w:t>of</w:t>
      </w:r>
      <w:r w:rsidR="00D679AF" w:rsidRPr="00D679AF">
        <w:t xml:space="preserve"> </w:t>
      </w:r>
      <w:r w:rsidRPr="00D679AF">
        <w:t>detection</w:t>
      </w:r>
      <w:r w:rsidR="00D679AF" w:rsidRPr="00D679AF">
        <w:t xml:space="preserve"> </w:t>
      </w:r>
      <w:r w:rsidRPr="00D679AF">
        <w:t>antibody</w:t>
      </w:r>
      <w:r w:rsidR="00D679AF" w:rsidRPr="00D679AF">
        <w:t xml:space="preserve"> </w:t>
      </w:r>
      <w:r w:rsidRPr="00D679AF">
        <w:t>was</w:t>
      </w:r>
      <w:r w:rsidR="00D679AF" w:rsidRPr="00D679AF">
        <w:t xml:space="preserve"> </w:t>
      </w:r>
      <w:r w:rsidRPr="00D679AF">
        <w:t>confirmed</w:t>
      </w:r>
      <w:r w:rsidR="00D679AF" w:rsidRPr="00D679AF">
        <w:t xml:space="preserve"> </w:t>
      </w:r>
      <w:r w:rsidRPr="00D679AF">
        <w:t>with</w:t>
      </w:r>
      <w:r w:rsidR="00D679AF" w:rsidRPr="00D679AF">
        <w:t xml:space="preserve"> </w:t>
      </w:r>
      <w:r w:rsidRPr="00D679AF">
        <w:t>an</w:t>
      </w:r>
      <w:r w:rsidR="00D679AF" w:rsidRPr="00D679AF">
        <w:t xml:space="preserve"> </w:t>
      </w:r>
      <w:r w:rsidRPr="00D679AF">
        <w:t>anti-rabbit</w:t>
      </w:r>
      <w:r w:rsidR="00D679AF" w:rsidRPr="00D679AF">
        <w:t xml:space="preserve"> </w:t>
      </w:r>
      <w:r w:rsidRPr="00D679AF">
        <w:t>IgG</w:t>
      </w:r>
      <w:r w:rsidR="00D679AF" w:rsidRPr="00D679AF">
        <w:t xml:space="preserve"> </w:t>
      </w:r>
      <w:r w:rsidRPr="00D679AF">
        <w:t>bead.</w:t>
      </w:r>
    </w:p>
    <w:p w14:paraId="3EEAA7DB" w14:textId="6E9A749E" w:rsidR="00414694" w:rsidRPr="00D679AF" w:rsidRDefault="00414694" w:rsidP="008F0BA4">
      <w:pPr>
        <w:pStyle w:val="Heading2"/>
      </w:pPr>
      <w:bookmarkStart w:id="16" w:name="_Toc44074378"/>
      <w:r w:rsidRPr="00D679AF">
        <w:t>Protein</w:t>
      </w:r>
      <w:r w:rsidR="00D679AF" w:rsidRPr="00D679AF">
        <w:t xml:space="preserve"> </w:t>
      </w:r>
      <w:r w:rsidR="001E195B">
        <w:t xml:space="preserve">and peptide </w:t>
      </w:r>
      <w:r w:rsidRPr="00D679AF">
        <w:t>microarray</w:t>
      </w:r>
      <w:r w:rsidR="00D679AF" w:rsidRPr="00D679AF">
        <w:t xml:space="preserve"> </w:t>
      </w:r>
      <w:r w:rsidRPr="00D679AF">
        <w:t>analysis</w:t>
      </w:r>
      <w:bookmarkEnd w:id="16"/>
    </w:p>
    <w:p w14:paraId="7C165EB8" w14:textId="28C4FA1B" w:rsidR="001E195B" w:rsidRDefault="00A46A85" w:rsidP="00A46A85">
      <w:pPr>
        <w:pStyle w:val="Text"/>
      </w:pPr>
      <w:r>
        <w:t xml:space="preserve">To determine the selectivity of the antibody binding, a set of </w:t>
      </w:r>
      <w:r w:rsidRPr="00D679AF">
        <w:t xml:space="preserve">16,728 </w:t>
      </w:r>
      <w:r>
        <w:t>p</w:t>
      </w:r>
      <w:r w:rsidR="00414694" w:rsidRPr="00D679AF">
        <w:t>rotein</w:t>
      </w:r>
      <w:r w:rsidR="00D679AF" w:rsidRPr="00D679AF">
        <w:t xml:space="preserve"> </w:t>
      </w:r>
      <w:r w:rsidR="00414694" w:rsidRPr="00D679AF">
        <w:t>fragments</w:t>
      </w:r>
      <w:r w:rsidR="00D679AF" w:rsidRPr="00D679AF">
        <w:t xml:space="preserve"> </w:t>
      </w:r>
      <w:r>
        <w:t xml:space="preserve">from the Human Protein Atlas were used to </w:t>
      </w:r>
      <w:r w:rsidR="00414694" w:rsidRPr="00D679AF">
        <w:t>generated</w:t>
      </w:r>
      <w:r w:rsidR="00D679AF" w:rsidRPr="00D679AF">
        <w:t xml:space="preserve"> </w:t>
      </w:r>
      <w:r w:rsidR="00414694" w:rsidRPr="00D679AF">
        <w:t>microarrays</w:t>
      </w:r>
      <w:r w:rsidR="00D679AF" w:rsidRPr="00D679AF">
        <w:t xml:space="preserve"> </w:t>
      </w:r>
      <w:r w:rsidR="00414694" w:rsidRPr="00D679AF">
        <w:t>with</w:t>
      </w:r>
      <w:r w:rsidR="00D679AF" w:rsidRPr="00D679AF">
        <w:t xml:space="preserve"> </w:t>
      </w:r>
      <w:r w:rsidR="00414694" w:rsidRPr="00D679AF">
        <w:t>21,120</w:t>
      </w:r>
      <w:r w:rsidR="00D679AF" w:rsidRPr="00D679AF">
        <w:t xml:space="preserve"> </w:t>
      </w:r>
      <w:r w:rsidR="00414694" w:rsidRPr="00D679AF">
        <w:t>features</w:t>
      </w:r>
      <w:r w:rsidR="00D679AF" w:rsidRPr="00D679AF">
        <w:t xml:space="preserve"> </w:t>
      </w:r>
      <w:r w:rsidR="00414694" w:rsidRPr="00D679AF">
        <w:t>corresponding</w:t>
      </w:r>
      <w:r w:rsidR="00D679AF" w:rsidRPr="00D679AF">
        <w:t xml:space="preserve"> </w:t>
      </w:r>
      <w:r w:rsidR="00414694" w:rsidRPr="00D679AF">
        <w:t>representing</w:t>
      </w:r>
      <w:r w:rsidR="00D679AF" w:rsidRPr="00D679AF">
        <w:t xml:space="preserve"> </w:t>
      </w:r>
      <w:r w:rsidR="00414694" w:rsidRPr="00D679AF">
        <w:t>12,412</w:t>
      </w:r>
      <w:r w:rsidR="00D679AF" w:rsidRPr="00D679AF">
        <w:t xml:space="preserve"> </w:t>
      </w:r>
      <w:r w:rsidR="00414694" w:rsidRPr="00D679AF">
        <w:t>unique</w:t>
      </w:r>
      <w:r w:rsidR="00D679AF" w:rsidRPr="00D679AF">
        <w:t xml:space="preserve"> </w:t>
      </w:r>
      <w:r w:rsidR="00414694" w:rsidRPr="00D679AF">
        <w:t>Ensemble</w:t>
      </w:r>
      <w:r w:rsidR="00D679AF" w:rsidRPr="00D679AF">
        <w:t xml:space="preserve"> </w:t>
      </w:r>
      <w:r w:rsidR="00414694" w:rsidRPr="00D679AF">
        <w:t>Gene</w:t>
      </w:r>
      <w:r w:rsidR="00D679AF" w:rsidRPr="00D679AF">
        <w:t xml:space="preserve"> </w:t>
      </w:r>
      <w:r w:rsidR="00414694" w:rsidRPr="00D679AF">
        <w:t>IDs</w:t>
      </w:r>
      <w:r>
        <w:t xml:space="preserve"> according to a previous protocol </w:t>
      </w:r>
      <w:r w:rsidRPr="00D679AF">
        <w:fldChar w:fldCharType="begin">
          <w:fldData xml:space="preserve">PEVuZE5vdGU+PENpdGU+PEF1dGhvcj5Tam9iZXJnPC9BdXRob3I+PFllYXI+MjAxMjwvWWVhcj48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</w:fldData>
        </w:fldChar>
      </w:r>
      <w:r w:rsidR="00C806C6">
        <w:instrText xml:space="preserve"> ADDIN EN.CITE </w:instrText>
      </w:r>
      <w:r w:rsidR="00C806C6">
        <w:fldChar w:fldCharType="begin">
          <w:fldData xml:space="preserve">PEVuZE5vdGU+PENpdGU+PEF1dGhvcj5Tam9iZXJnPC9BdXRob3I+PFllYXI+MjAxMjwvWWVhcj48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</w:fldData>
        </w:fldChar>
      </w:r>
      <w:r w:rsidR="00C806C6">
        <w:instrText xml:space="preserve"> ADDIN EN.CITE.DATA </w:instrText>
      </w:r>
      <w:r w:rsidR="00C806C6">
        <w:fldChar w:fldCharType="end"/>
      </w:r>
      <w:r w:rsidRPr="00D679AF">
        <w:fldChar w:fldCharType="separate"/>
      </w:r>
      <w:r w:rsidR="00C806C6">
        <w:rPr>
          <w:noProof/>
        </w:rPr>
        <w:t>(Sjoberg et al, 2012)</w:t>
      </w:r>
      <w:r w:rsidRPr="00D679AF">
        <w:fldChar w:fldCharType="end"/>
      </w:r>
      <w:r w:rsidR="00414694" w:rsidRPr="00D679AF">
        <w:t>.</w:t>
      </w:r>
      <w:r w:rsidR="00D679AF" w:rsidRPr="00D679AF">
        <w:t xml:space="preserve"> </w:t>
      </w:r>
      <w:r>
        <w:t>T</w:t>
      </w:r>
      <w:r w:rsidRPr="00A910A2">
        <w:t>he array contained</w:t>
      </w:r>
      <w:r w:rsidR="006B4F45">
        <w:t xml:space="preserve"> the </w:t>
      </w:r>
      <w:r w:rsidRPr="00A910A2">
        <w:t>protein fragments of a length between approximately 20-150 residues</w:t>
      </w:r>
      <w:r>
        <w:t xml:space="preserve"> and included </w:t>
      </w:r>
      <w:r w:rsidRPr="00A910A2">
        <w:t>the antigen used to generate HPA045005</w:t>
      </w:r>
    </w:p>
    <w:p w14:paraId="5E7C18F7" w14:textId="7F7E9995" w:rsidR="00A46A85" w:rsidRDefault="001E195B" w:rsidP="00A46A85">
      <w:pPr>
        <w:pStyle w:val="Text"/>
        <w:ind w:firstLine="360"/>
      </w:pPr>
      <w:r w:rsidRPr="003A3C3A">
        <w:t xml:space="preserve">We </w:t>
      </w:r>
      <w:r w:rsidRPr="00213917">
        <w:t xml:space="preserve">also aimed at determining the binding of HPA045005 to peptides representing </w:t>
      </w:r>
      <w:r>
        <w:t>its</w:t>
      </w:r>
      <w:r w:rsidRPr="00213917">
        <w:t xml:space="preserve"> antige</w:t>
      </w:r>
      <w:r w:rsidRPr="00AF1306">
        <w:t>n using high density peptide arrays</w:t>
      </w:r>
      <w:r>
        <w:t xml:space="preserve"> </w:t>
      </w:r>
      <w:r w:rsidR="00A46A85">
        <w:t xml:space="preserve">from </w:t>
      </w:r>
      <w:proofErr w:type="spellStart"/>
      <w:r w:rsidR="00A46A85">
        <w:t>NimbleGen</w:t>
      </w:r>
      <w:proofErr w:type="spellEnd"/>
      <w:r w:rsidR="00A46A85">
        <w:t xml:space="preserve"> using a previously describ</w:t>
      </w:r>
      <w:r w:rsidR="00B66130">
        <w:t>e</w:t>
      </w:r>
      <w:r w:rsidR="00A46A85">
        <w:t xml:space="preserve">d protocol. </w:t>
      </w:r>
      <w:r w:rsidR="00A46A85">
        <w:rPr>
          <w:rFonts w:eastAsia="Calibri" w:cs="Times New Roman"/>
        </w:rPr>
        <w:fldChar w:fldCharType="begin">
          <w:fldData xml:space="preserve">PEVuZE5vdGU+PENpdGU+PEF1dGhvcj5Gb3Jzc3Ryb208L0F1dGhvcj48WWVhcj4yMDE0PC9ZZWFy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</w:fldData>
        </w:fldChar>
      </w:r>
      <w:r w:rsidR="00C806C6">
        <w:rPr>
          <w:rFonts w:eastAsia="Calibri" w:cs="Times New Roman"/>
        </w:rPr>
        <w:instrText xml:space="preserve"> ADDIN EN.CITE </w:instrText>
      </w:r>
      <w:r w:rsidR="00C806C6">
        <w:rPr>
          <w:rFonts w:eastAsia="Calibri" w:cs="Times New Roman"/>
        </w:rPr>
        <w:fldChar w:fldCharType="begin">
          <w:fldData xml:space="preserve">PEVuZE5vdGU+PENpdGU+PEF1dGhvcj5Gb3Jzc3Ryb208L0F1dGhvcj48WWVhcj4yMDE0PC9ZZWFy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</w:fldData>
        </w:fldChar>
      </w:r>
      <w:r w:rsidR="00C806C6">
        <w:rPr>
          <w:rFonts w:eastAsia="Calibri" w:cs="Times New Roman"/>
        </w:rPr>
        <w:instrText xml:space="preserve"> ADDIN EN.CITE.DATA </w:instrText>
      </w:r>
      <w:r w:rsidR="00C806C6">
        <w:rPr>
          <w:rFonts w:eastAsia="Calibri" w:cs="Times New Roman"/>
        </w:rPr>
      </w:r>
      <w:r w:rsidR="00C806C6">
        <w:rPr>
          <w:rFonts w:eastAsia="Calibri" w:cs="Times New Roman"/>
        </w:rPr>
        <w:fldChar w:fldCharType="end"/>
      </w:r>
      <w:r w:rsidR="00A46A85">
        <w:rPr>
          <w:rFonts w:eastAsia="Calibri" w:cs="Times New Roman"/>
        </w:rPr>
      </w:r>
      <w:r w:rsidR="00A46A85">
        <w:rPr>
          <w:rFonts w:eastAsia="Calibri" w:cs="Times New Roman"/>
        </w:rPr>
        <w:fldChar w:fldCharType="separate"/>
      </w:r>
      <w:r w:rsidR="00C806C6">
        <w:rPr>
          <w:rFonts w:eastAsia="Calibri" w:cs="Times New Roman"/>
          <w:noProof/>
        </w:rPr>
        <w:t>(Forsstrom et al, 2014)</w:t>
      </w:r>
      <w:r w:rsidR="00A46A85">
        <w:rPr>
          <w:rFonts w:eastAsia="Calibri" w:cs="Times New Roman"/>
        </w:rPr>
        <w:fldChar w:fldCharType="end"/>
      </w:r>
      <w:r w:rsidR="00A46A85">
        <w:rPr>
          <w:rFonts w:eastAsia="Calibri" w:cs="Times New Roman"/>
        </w:rPr>
        <w:t xml:space="preserve">. </w:t>
      </w:r>
      <w:r w:rsidR="00A46A85">
        <w:t xml:space="preserve">The array </w:t>
      </w:r>
      <w:r>
        <w:t>a</w:t>
      </w:r>
      <w:r w:rsidRPr="00AF1306">
        <w:t xml:space="preserve"> set of 12-mer peptides with 11 residue overlap </w:t>
      </w:r>
      <w:r>
        <w:t xml:space="preserve">representing the antigen </w:t>
      </w:r>
      <w:r w:rsidRPr="00AF1306">
        <w:t>did not reveal a significantly prominent recognition of these peptides above background.</w:t>
      </w:r>
      <w:r w:rsidR="00A46A85">
        <w:t xml:space="preserve"> </w:t>
      </w:r>
    </w:p>
    <w:p w14:paraId="36CB4763" w14:textId="0B47D9D3" w:rsidR="004015AE" w:rsidRPr="008F0BA4" w:rsidRDefault="004015AE" w:rsidP="00A46A85">
      <w:pPr>
        <w:pStyle w:val="Heading2"/>
      </w:pPr>
      <w:bookmarkStart w:id="17" w:name="_Toc44074379"/>
      <w:r w:rsidRPr="008F0BA4">
        <w:t>Mass spectrometry analysis</w:t>
      </w:r>
      <w:bookmarkEnd w:id="17"/>
    </w:p>
    <w:p w14:paraId="694FCB93" w14:textId="2806EB1F" w:rsidR="002D678F" w:rsidRDefault="00035344" w:rsidP="002D678F">
      <w:pPr>
        <w:pStyle w:val="Text"/>
      </w:pPr>
      <w:r w:rsidRPr="004A663C">
        <w:t xml:space="preserve">An LC-MS/MS proteomics experiment was carried out to verify the findings from the affinity proteomics experiments orthogonally. A </w:t>
      </w:r>
      <w:r w:rsidR="00D43D94">
        <w:t xml:space="preserve">serum sample </w:t>
      </w:r>
      <w:r w:rsidR="00FF7996" w:rsidRPr="004A663C">
        <w:t>pool</w:t>
      </w:r>
      <w:r w:rsidR="00FF7996">
        <w:t xml:space="preserve"> </w:t>
      </w:r>
      <w:r w:rsidR="00D43D94">
        <w:t xml:space="preserve">from </w:t>
      </w:r>
      <w:r w:rsidRPr="004A663C">
        <w:t>3 males</w:t>
      </w:r>
      <w:r w:rsidR="00D43D94">
        <w:t xml:space="preserve"> and</w:t>
      </w:r>
      <w:r w:rsidRPr="004A663C">
        <w:t xml:space="preserve"> 2 females </w:t>
      </w:r>
      <w:r w:rsidR="009F5AED">
        <w:t>was diluted 5 times with 1x PBS. Sodium deoxycholate (SDC) was added to a final concentration of 1% (w/v) and proteins reduced and alkylated for 10 min at 96°C in 10 mM d</w:t>
      </w:r>
      <w:r w:rsidR="009F5AED" w:rsidRPr="005D2A28">
        <w:t xml:space="preserve">ithiothreitol </w:t>
      </w:r>
      <w:r w:rsidR="009F5AED">
        <w:t>and for 30 min at room temperature in the dark in 50 mM c</w:t>
      </w:r>
      <w:r w:rsidR="009F5AED" w:rsidRPr="005D2A28">
        <w:t xml:space="preserve">hloroacetamide </w:t>
      </w:r>
      <w:r w:rsidR="009F5AED">
        <w:t xml:space="preserve">for 30 min. The sample was diluted with 1x PBS to the final SDC concentration of 0.1% (w/v) and split into 5 tubes so each tube contained 1 </w:t>
      </w:r>
      <w:proofErr w:type="spellStart"/>
      <w:r w:rsidR="009F5AED">
        <w:t>uL</w:t>
      </w:r>
      <w:proofErr w:type="spellEnd"/>
      <w:r w:rsidR="009F5AED">
        <w:t xml:space="preserve"> of raw plasma. Protein digestion was performed using 5 different enzymes (</w:t>
      </w:r>
      <w:r w:rsidR="00787F10">
        <w:t>supplementary Table S4</w:t>
      </w:r>
      <w:r w:rsidR="009F5AED">
        <w:t>)</w:t>
      </w:r>
      <w:r w:rsidR="00E512CB">
        <w:t xml:space="preserve"> to </w:t>
      </w:r>
      <w:r w:rsidR="00E512CB" w:rsidRPr="00A910A2">
        <w:t xml:space="preserve">increase the peptide coverage by data dependent </w:t>
      </w:r>
      <w:r w:rsidR="00E512CB" w:rsidRPr="008F6BF7">
        <w:t>acquisition</w:t>
      </w:r>
      <w:r w:rsidR="00E512CB">
        <w:t xml:space="preserve"> </w:t>
      </w:r>
      <w:r w:rsidR="00E3400C">
        <w:fldChar w:fldCharType="begin">
          <w:fldData xml:space="preserve">PEVuZE5vdGU+PENpdGU+PEF1dGhvcj5Uc2lhdHNpYW5pPC9BdXRob3I+PFllYXI+MjAxNTwvWWVh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</w:fldData>
        </w:fldChar>
      </w:r>
      <w:r w:rsidR="00C806C6">
        <w:instrText xml:space="preserve"> ADDIN EN.CITE </w:instrText>
      </w:r>
      <w:r w:rsidR="00C806C6">
        <w:fldChar w:fldCharType="begin">
          <w:fldData xml:space="preserve">PEVuZE5vdGU+PENpdGU+PEF1dGhvcj5Uc2lhdHNpYW5pPC9BdXRob3I+PFllYXI+MjAxNTwvWWVh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</w:fldData>
        </w:fldChar>
      </w:r>
      <w:r w:rsidR="00C806C6">
        <w:instrText xml:space="preserve"> ADDIN EN.CITE.DATA </w:instrText>
      </w:r>
      <w:r w:rsidR="00C806C6">
        <w:fldChar w:fldCharType="end"/>
      </w:r>
      <w:r w:rsidR="00E3400C">
        <w:fldChar w:fldCharType="separate"/>
      </w:r>
      <w:r w:rsidR="00C806C6">
        <w:rPr>
          <w:noProof/>
        </w:rPr>
        <w:t>(Tsiatsiani &amp;Heck, 2015)</w:t>
      </w:r>
      <w:r w:rsidR="00E3400C">
        <w:fldChar w:fldCharType="end"/>
      </w:r>
      <w:r w:rsidR="009F5AED">
        <w:t>.</w:t>
      </w:r>
      <w:r w:rsidR="002D678F">
        <w:t xml:space="preserve"> Formic acid was added to quench the </w:t>
      </w:r>
      <w:r w:rsidR="002D678F">
        <w:lastRenderedPageBreak/>
        <w:t>enzymatic reaction to the final concentration of 1% (v/v) and SDC was let to precipitate for 30 min at room temperature. Samples were centrifuged at 16 400RCF for 5 min and subjected to LC-MS/MS analysis.</w:t>
      </w:r>
    </w:p>
    <w:p w14:paraId="48307E8C" w14:textId="77777777" w:rsidR="002D678F" w:rsidRDefault="002D678F" w:rsidP="002D678F">
      <w:pPr>
        <w:pStyle w:val="Text"/>
      </w:pPr>
      <w:r>
        <w:rPr>
          <w:color w:val="000000" w:themeColor="text1"/>
        </w:rPr>
        <w:t xml:space="preserve">Samples were analyzed using </w:t>
      </w:r>
      <w:r w:rsidRPr="00436A0E">
        <w:rPr>
          <w:rFonts w:hint="eastAsia"/>
        </w:rPr>
        <w:t xml:space="preserve">the </w:t>
      </w:r>
      <w:proofErr w:type="spellStart"/>
      <w:r>
        <w:rPr>
          <w:rFonts w:hint="eastAsia"/>
        </w:rPr>
        <w:t>UltiMate</w:t>
      </w:r>
      <w:proofErr w:type="spellEnd"/>
      <w:r>
        <w:rPr>
          <w:rFonts w:hint="eastAsia"/>
        </w:rPr>
        <w:t xml:space="preserve"> 3000 </w:t>
      </w:r>
      <w:r>
        <w:t>capillary</w:t>
      </w:r>
      <w:r w:rsidRPr="00436A0E">
        <w:rPr>
          <w:rFonts w:hint="eastAsia"/>
        </w:rPr>
        <w:t>-liquid chromatography system (Thermo Scientific) with an EASY</w:t>
      </w:r>
      <w:r w:rsidRPr="00436A0E">
        <w:rPr>
          <w:rFonts w:ascii="Cambria Math" w:hAnsi="Cambria Math" w:cs="Cambria Math"/>
        </w:rPr>
        <w:t>‐</w:t>
      </w:r>
      <w:r>
        <w:rPr>
          <w:rFonts w:hint="eastAsia"/>
        </w:rPr>
        <w:t xml:space="preserve">Spray ion source connected to Q </w:t>
      </w:r>
      <w:proofErr w:type="spellStart"/>
      <w:r>
        <w:rPr>
          <w:rFonts w:hint="eastAsia"/>
        </w:rPr>
        <w:t>Exactive</w:t>
      </w:r>
      <w:proofErr w:type="spellEnd"/>
      <w:r>
        <w:rPr>
          <w:rFonts w:hint="eastAsia"/>
        </w:rPr>
        <w:t xml:space="preserve"> HF </w:t>
      </w:r>
      <w:r w:rsidRPr="00436A0E">
        <w:rPr>
          <w:rFonts w:hint="eastAsia"/>
        </w:rPr>
        <w:t>(Thermo Scientific)</w:t>
      </w:r>
      <w:r>
        <w:t xml:space="preserve"> </w:t>
      </w:r>
      <w:r>
        <w:rPr>
          <w:rFonts w:hint="eastAsia"/>
        </w:rPr>
        <w:t>mass spectrometer</w:t>
      </w:r>
      <w:r>
        <w:rPr>
          <w:color w:val="000000" w:themeColor="text1"/>
        </w:rPr>
        <w:t xml:space="preserve">. In total, 3.5 </w:t>
      </w:r>
      <w:r>
        <w:rPr>
          <w:rFonts w:cs="Times New Roman"/>
          <w:color w:val="000000" w:themeColor="text1"/>
        </w:rPr>
        <w:t>µ</w:t>
      </w:r>
      <w:r>
        <w:rPr>
          <w:color w:val="000000" w:themeColor="text1"/>
        </w:rPr>
        <w:t xml:space="preserve">g of peptides were </w:t>
      </w:r>
      <w:r w:rsidRPr="00BC6413">
        <w:rPr>
          <w:color w:val="000000" w:themeColor="text1"/>
        </w:rPr>
        <w:t>loa</w:t>
      </w:r>
      <w:r>
        <w:rPr>
          <w:color w:val="000000" w:themeColor="text1"/>
        </w:rPr>
        <w:t xml:space="preserve">ded onto </w:t>
      </w:r>
      <w:r>
        <w:t>PepMap</w:t>
      </w:r>
      <w:r w:rsidRPr="00436A0E">
        <w:t>100 trap column (</w:t>
      </w:r>
      <w:r>
        <w:t>300</w:t>
      </w:r>
      <w:r w:rsidRPr="00436A0E">
        <w:t xml:space="preserve"> </w:t>
      </w:r>
      <w:proofErr w:type="spellStart"/>
      <w:r w:rsidRPr="006A5F90">
        <w:t>μ</w:t>
      </w:r>
      <w:r>
        <w:t>m</w:t>
      </w:r>
      <w:proofErr w:type="spellEnd"/>
      <w:r>
        <w:t xml:space="preserve"> × 5 mm, C18, 5</w:t>
      </w:r>
      <w:r w:rsidRPr="006A5F90">
        <w:t>μ</w:t>
      </w:r>
      <w:r w:rsidRPr="00436A0E">
        <w:t>m, 100 Å, Thermo Scientific)</w:t>
      </w:r>
      <w:r>
        <w:rPr>
          <w:color w:val="000000" w:themeColor="text1"/>
        </w:rPr>
        <w:t>, washed 5</w:t>
      </w:r>
      <w:r w:rsidRPr="00BC6413">
        <w:rPr>
          <w:color w:val="000000" w:themeColor="text1"/>
        </w:rPr>
        <w:t xml:space="preserve"> min at </w:t>
      </w:r>
      <w:r>
        <w:rPr>
          <w:color w:val="000000" w:themeColor="text1"/>
        </w:rPr>
        <w:t>15 </w:t>
      </w:r>
      <w:proofErr w:type="spellStart"/>
      <w:r>
        <w:rPr>
          <w:color w:val="000000" w:themeColor="text1"/>
        </w:rPr>
        <w:t>μl</w:t>
      </w:r>
      <w:proofErr w:type="spellEnd"/>
      <w:r>
        <w:rPr>
          <w:color w:val="000000" w:themeColor="text1"/>
        </w:rPr>
        <w:t>/min with 100% of S</w:t>
      </w:r>
      <w:r w:rsidRPr="00BC6413">
        <w:rPr>
          <w:color w:val="000000" w:themeColor="text1"/>
        </w:rPr>
        <w:t>olvent A</w:t>
      </w:r>
      <w:r>
        <w:rPr>
          <w:color w:val="000000" w:themeColor="text1"/>
        </w:rPr>
        <w:t xml:space="preserve"> </w:t>
      </w:r>
      <w:r w:rsidRPr="00436A0E">
        <w:t>(</w:t>
      </w:r>
      <w:r>
        <w:t>3</w:t>
      </w:r>
      <w:r w:rsidRPr="00436A0E">
        <w:t xml:space="preserve">% ACN, </w:t>
      </w:r>
      <w:r>
        <w:t>97</w:t>
      </w:r>
      <w:r w:rsidRPr="00436A0E">
        <w:t>% H</w:t>
      </w:r>
      <w:r w:rsidRPr="001330B4">
        <w:rPr>
          <w:vertAlign w:val="subscript"/>
        </w:rPr>
        <w:t>2</w:t>
      </w:r>
      <w:r w:rsidRPr="00436A0E">
        <w:t>0, 0.1% FA</w:t>
      </w:r>
      <w:r>
        <w:t>)</w:t>
      </w:r>
      <w:r w:rsidRPr="00BC6413">
        <w:rPr>
          <w:color w:val="000000" w:themeColor="text1"/>
        </w:rPr>
        <w:t xml:space="preserve"> </w:t>
      </w:r>
      <w:r>
        <w:rPr>
          <w:color w:val="000000" w:themeColor="text1"/>
        </w:rPr>
        <w:t>and</w:t>
      </w:r>
      <w:r w:rsidRPr="001330B4">
        <w:t xml:space="preserve"> </w:t>
      </w:r>
      <w:r w:rsidRPr="00436A0E">
        <w:t xml:space="preserve">separated </w:t>
      </w:r>
      <w:r>
        <w:t>with</w:t>
      </w:r>
      <w:r w:rsidRPr="00436A0E">
        <w:t xml:space="preserve"> </w:t>
      </w:r>
      <w:proofErr w:type="spellStart"/>
      <w:r w:rsidRPr="00436A0E">
        <w:t>PepMap</w:t>
      </w:r>
      <w:proofErr w:type="spellEnd"/>
      <w:r w:rsidRPr="00436A0E">
        <w:t xml:space="preserve"> RSLC </w:t>
      </w:r>
      <w:r>
        <w:t>C18 (150 µm x 15</w:t>
      </w:r>
      <w:r w:rsidRPr="00436A0E">
        <w:t xml:space="preserve"> cm, 2 µm, 100 Å, Thermo Scientific)</w:t>
      </w:r>
      <w:r>
        <w:t xml:space="preserve"> analytical column</w:t>
      </w:r>
      <w:r>
        <w:rPr>
          <w:color w:val="000000" w:themeColor="text1"/>
        </w:rPr>
        <w:t xml:space="preserve"> </w:t>
      </w:r>
      <w:r w:rsidRPr="00BC6413">
        <w:rPr>
          <w:color w:val="000000" w:themeColor="text1"/>
        </w:rPr>
        <w:t>using linear</w:t>
      </w:r>
      <w:r>
        <w:rPr>
          <w:color w:val="000000" w:themeColor="text1"/>
        </w:rPr>
        <w:t xml:space="preserve"> 60 min gradient of 1</w:t>
      </w:r>
      <w:r w:rsidRPr="00BC6413">
        <w:rPr>
          <w:color w:val="000000" w:themeColor="text1"/>
        </w:rPr>
        <w:t>-</w:t>
      </w:r>
      <w:r>
        <w:rPr>
          <w:color w:val="000000" w:themeColor="text1"/>
        </w:rPr>
        <w:t>32% S</w:t>
      </w:r>
      <w:r w:rsidRPr="00BC6413">
        <w:rPr>
          <w:color w:val="000000" w:themeColor="text1"/>
        </w:rPr>
        <w:t xml:space="preserve">olvent B </w:t>
      </w:r>
      <w:r w:rsidRPr="00436A0E">
        <w:t>(95% ACN, 5% H</w:t>
      </w:r>
      <w:r w:rsidRPr="001330B4">
        <w:rPr>
          <w:vertAlign w:val="subscript"/>
        </w:rPr>
        <w:t>2</w:t>
      </w:r>
      <w:r w:rsidRPr="00436A0E">
        <w:t>0, 0.1% FA</w:t>
      </w:r>
      <w:r>
        <w:t>)</w:t>
      </w:r>
      <w:r w:rsidRPr="00BC6413">
        <w:rPr>
          <w:color w:val="000000" w:themeColor="text1"/>
        </w:rPr>
        <w:t xml:space="preserve"> </w:t>
      </w:r>
      <w:r>
        <w:rPr>
          <w:color w:val="000000" w:themeColor="text1"/>
        </w:rPr>
        <w:t>at a flow rate of 3.6</w:t>
      </w:r>
      <w:r w:rsidRPr="00BC6413">
        <w:rPr>
          <w:color w:val="000000" w:themeColor="text1"/>
        </w:rPr>
        <w:t> </w:t>
      </w:r>
      <w:r w:rsidRPr="00BC6413">
        <w:rPr>
          <w:rFonts w:cstheme="minorHAnsi"/>
          <w:color w:val="000000" w:themeColor="text1"/>
        </w:rPr>
        <w:t>µ</w:t>
      </w:r>
      <w:r>
        <w:rPr>
          <w:color w:val="000000" w:themeColor="text1"/>
        </w:rPr>
        <w:t xml:space="preserve">l/min. </w:t>
      </w:r>
      <w:r w:rsidRPr="00436A0E">
        <w:t xml:space="preserve">The analytical </w:t>
      </w:r>
      <w:r>
        <w:t xml:space="preserve">and trap </w:t>
      </w:r>
      <w:r w:rsidRPr="00436A0E">
        <w:t>column</w:t>
      </w:r>
      <w:r>
        <w:t>s were</w:t>
      </w:r>
      <w:r w:rsidRPr="00436A0E">
        <w:t xml:space="preserve"> kept at </w:t>
      </w:r>
      <w:r>
        <w:t xml:space="preserve">55°C </w:t>
      </w:r>
      <w:r w:rsidRPr="00436A0E">
        <w:t>by the in-source temperature controller</w:t>
      </w:r>
      <w:r>
        <w:t xml:space="preserve"> and 40</w:t>
      </w:r>
      <w:r w:rsidRPr="00436A0E">
        <w:t xml:space="preserve">°C </w:t>
      </w:r>
      <w:r>
        <w:t>by the column oven temperature controller respectively.</w:t>
      </w:r>
      <w:r>
        <w:rPr>
          <w:b/>
          <w:color w:val="000000" w:themeColor="text1"/>
        </w:rPr>
        <w:t xml:space="preserve"> </w:t>
      </w:r>
      <w:r>
        <w:rPr>
          <w:color w:val="000000" w:themeColor="text1"/>
        </w:rPr>
        <w:t xml:space="preserve">The MS analysis was performed using a Top10 </w:t>
      </w:r>
      <w:r w:rsidRPr="00436A0E">
        <w:t>method</w:t>
      </w:r>
      <w:r>
        <w:t xml:space="preserve"> starting with an</w:t>
      </w:r>
      <w:r w:rsidRPr="00436A0E">
        <w:t xml:space="preserve"> </w:t>
      </w:r>
      <w:r>
        <w:t>MS1 sc</w:t>
      </w:r>
      <w:r w:rsidRPr="00436A0E">
        <w:t>an performed at</w:t>
      </w:r>
      <w:r>
        <w:t xml:space="preserve"> resolution of 60,000 (mass range 350–1,2</w:t>
      </w:r>
      <w:r w:rsidRPr="00436A0E">
        <w:t>00 m/z, AGC 3e</w:t>
      </w:r>
      <w:r w:rsidRPr="00436A0E">
        <w:rPr>
          <w:vertAlign w:val="superscript"/>
        </w:rPr>
        <w:t>6</w:t>
      </w:r>
      <w:r>
        <w:t xml:space="preserve">, max IT 100 </w:t>
      </w:r>
      <w:proofErr w:type="spellStart"/>
      <w:r>
        <w:t>ms</w:t>
      </w:r>
      <w:proofErr w:type="spellEnd"/>
      <w:r>
        <w:t xml:space="preserve">) and </w:t>
      </w:r>
      <w:r w:rsidRPr="00436A0E">
        <w:t xml:space="preserve">followed by </w:t>
      </w:r>
      <w:r>
        <w:t>ten</w:t>
      </w:r>
      <w:r w:rsidRPr="00436A0E">
        <w:t xml:space="preserve"> consecutive MS2 scans at resolution </w:t>
      </w:r>
      <w:r>
        <w:t>of 30,000 (AGC 2</w:t>
      </w:r>
      <w:r w:rsidRPr="00436A0E">
        <w:t>e</w:t>
      </w:r>
      <w:r>
        <w:rPr>
          <w:vertAlign w:val="superscript"/>
        </w:rPr>
        <w:t>5</w:t>
      </w:r>
      <w:r w:rsidRPr="00436A0E">
        <w:t>,</w:t>
      </w:r>
      <w:r>
        <w:t xml:space="preserve"> max IT 105 </w:t>
      </w:r>
      <w:proofErr w:type="spellStart"/>
      <w:r>
        <w:t>ms</w:t>
      </w:r>
      <w:proofErr w:type="spellEnd"/>
      <w:r w:rsidRPr="00436A0E">
        <w:t>) with norma</w:t>
      </w:r>
      <w:r>
        <w:t>lized collision energy set to 28</w:t>
      </w:r>
      <w:r w:rsidRPr="00436A0E">
        <w:t>.</w:t>
      </w:r>
    </w:p>
    <w:p w14:paraId="0A93448C" w14:textId="2C76BEDB" w:rsidR="00D012BB" w:rsidRDefault="002D678F" w:rsidP="00D012BB">
      <w:pPr>
        <w:pStyle w:val="Text"/>
      </w:pPr>
      <w:r>
        <w:t>Resulting r</w:t>
      </w:r>
      <w:r w:rsidRPr="00436A0E">
        <w:t xml:space="preserve">aw files were searched using </w:t>
      </w:r>
      <w:proofErr w:type="spellStart"/>
      <w:r w:rsidRPr="00436A0E">
        <w:t>MaxQuant</w:t>
      </w:r>
      <w:proofErr w:type="spellEnd"/>
      <w:r>
        <w:t xml:space="preserve"> version 1.6.1.</w:t>
      </w:r>
      <w:r w:rsidRPr="00FD1FF0">
        <w:t>0</w:t>
      </w:r>
      <w:r w:rsidR="00403601">
        <w:t xml:space="preserve"> </w:t>
      </w:r>
      <w:r w:rsidR="00E3400C">
        <w:fldChar w:fldCharType="begin"/>
      </w:r>
      <w:r w:rsidR="00C806C6">
        <w:instrText xml:space="preserve"> ADDIN EN.CITE &lt;EndNote&gt;&lt;Cite&gt;&lt;Author&gt;Cox&lt;/Author&gt;&lt;Year&gt;2008&lt;/Year&gt;&lt;RecNum&gt;0&lt;/RecNum&gt;&lt;IDText&gt;MaxQuant enables high peptide identification rates, individualized p.p.b.-range mass accuracies and proteome-wide protein quantification&lt;/IDText&gt;&lt;DisplayText&gt;(Cox &amp;amp;Mann, 2008)&lt;/DisplayText&gt;&lt;record&gt;&lt;dates&gt;&lt;pub-dates&gt;&lt;date&gt;Dec&lt;/date&gt;&lt;/pub-dates&gt;&lt;year&gt;2008&lt;/year&gt;&lt;/dates&gt;&lt;keywords&gt;&lt;keyword&gt;Algorithms&lt;/keyword&gt;&lt;keyword&gt;Computational Biology&lt;/keyword&gt;&lt;keyword&gt;Databases, Protein&lt;/keyword&gt;&lt;keyword&gt;HeLa Cells&lt;/keyword&gt;&lt;keyword&gt;Humans&lt;/keyword&gt;&lt;keyword&gt;Mass Spectrometry&lt;/keyword&gt;&lt;keyword&gt;Peptides&lt;/keyword&gt;&lt;keyword&gt;Proteins&lt;/keyword&gt;&lt;keyword&gt;Proteome&lt;/keyword&gt;&lt;keyword&gt;Proteomics&lt;/keyword&gt;&lt;/keywords&gt;&lt;urls&gt;&lt;related-urls&gt;&lt;url&gt;https://www.ncbi.nlm.nih.gov/pubmed/19029910&lt;/url&gt;&lt;/related-urls&gt;&lt;/urls&gt;&lt;isbn&gt;1546-1696&lt;/isbn&gt;&lt;titles&gt;&lt;title&gt;MaxQuant enables high peptide identification rates, individualized p.p.b.-range mass accuracies and proteome-wide protein quantification&lt;/title&gt;&lt;secondary-title&gt;Nat Biotechnol&lt;/secondary-title&gt;&lt;/titles&gt;&lt;pages&gt;1367-72&lt;/pages&gt;&lt;number&gt;12&lt;/number&gt;&lt;contributors&gt;&lt;authors&gt;&lt;author&gt;Cox, J.&lt;/author&gt;&lt;author&gt;Mann, M.&lt;/author&gt;&lt;/authors&gt;&lt;/contributors&gt;&lt;edition&gt;2008/11/30&lt;/edition&gt;&lt;language&gt;eng&lt;/language&gt;&lt;added-date format="utc"&gt;1574368637&lt;/added-date&gt;&lt;ref-type name="Journal Article"&gt;17&lt;/ref-type&gt;&lt;rec-number&gt;75&lt;/rec-number&gt;&lt;last-updated-date format="utc"&gt;1574368637&lt;/last-updated-date&gt;&lt;accession-num&gt;19029910&lt;/accession-num&gt;&lt;electronic-resource-num&gt;10.1038/nbt.1511&lt;/electronic-resource-num&gt;&lt;volume&gt;26&lt;/volume&gt;&lt;/record&gt;&lt;/Cite&gt;&lt;/EndNote&gt;</w:instrText>
      </w:r>
      <w:r w:rsidR="00E3400C">
        <w:fldChar w:fldCharType="separate"/>
      </w:r>
      <w:r w:rsidR="00C806C6">
        <w:rPr>
          <w:noProof/>
        </w:rPr>
        <w:t>(Cox &amp;Mann, 2008)</w:t>
      </w:r>
      <w:r w:rsidR="00E3400C">
        <w:fldChar w:fldCharType="end"/>
      </w:r>
      <w:r w:rsidR="00D012BB">
        <w:t xml:space="preserve"> </w:t>
      </w:r>
      <w:r>
        <w:t>with</w:t>
      </w:r>
      <w:r w:rsidRPr="00436A0E">
        <w:t xml:space="preserve"> the </w:t>
      </w:r>
      <w:r>
        <w:t>built</w:t>
      </w:r>
      <w:r w:rsidR="00403601">
        <w:t>-</w:t>
      </w:r>
      <w:r>
        <w:t xml:space="preserve">in </w:t>
      </w:r>
      <w:r w:rsidRPr="00436A0E">
        <w:t xml:space="preserve">search engine Andromeda against </w:t>
      </w:r>
      <w:r>
        <w:t>wild type sequence of HRG and HRG sequence that contained the four SNP variants (</w:t>
      </w:r>
      <w:r w:rsidRPr="004A663C">
        <w:t>rs10770, rs9898, rs2228243, rs1042464</w:t>
      </w:r>
      <w:r>
        <w:t xml:space="preserve">). </w:t>
      </w:r>
      <w:r w:rsidRPr="00436A0E">
        <w:t xml:space="preserve">Search parameters </w:t>
      </w:r>
      <w:r>
        <w:t>were set to peptide length ranging 7-25</w:t>
      </w:r>
      <w:r w:rsidRPr="00436A0E">
        <w:t xml:space="preserve"> a</w:t>
      </w:r>
      <w:r>
        <w:t>mino acids, enzyme specificity was according to the used enzyme for digestion (</w:t>
      </w:r>
      <w:r w:rsidR="00787F10">
        <w:t>supplementary Table S4</w:t>
      </w:r>
      <w:r>
        <w:t>) with</w:t>
      </w:r>
      <w:r w:rsidRPr="00436A0E">
        <w:t xml:space="preserve"> max</w:t>
      </w:r>
      <w:r>
        <w:t>imum of two mis</w:t>
      </w:r>
      <w:r w:rsidR="00403601">
        <w:t>-</w:t>
      </w:r>
      <w:r w:rsidRPr="00436A0E">
        <w:t>cleavages, 4.5 ppm match tolerance for precursor ions and 20 ppm for fragment ions with 1% false discovery rate on both the peptide and protein level</w:t>
      </w:r>
      <w:r>
        <w:t>.</w:t>
      </w:r>
      <w:r w:rsidRPr="00436A0E">
        <w:t xml:space="preserve"> </w:t>
      </w:r>
      <w:proofErr w:type="spellStart"/>
      <w:r>
        <w:t>C</w:t>
      </w:r>
      <w:r w:rsidRPr="00436A0E">
        <w:t>arbamidomethylation</w:t>
      </w:r>
      <w:proofErr w:type="spellEnd"/>
      <w:r w:rsidRPr="00436A0E">
        <w:t xml:space="preserve"> on cysteine </w:t>
      </w:r>
      <w:r>
        <w:t xml:space="preserve">was set </w:t>
      </w:r>
      <w:r w:rsidRPr="00436A0E">
        <w:t>as a fixed modification.</w:t>
      </w:r>
    </w:p>
    <w:p w14:paraId="27C76499" w14:textId="0F0EBB7E" w:rsidR="004015AE" w:rsidRDefault="00D012BB" w:rsidP="00E3400C">
      <w:pPr>
        <w:pStyle w:val="Text"/>
      </w:pPr>
      <w:r w:rsidRPr="004A663C">
        <w:t xml:space="preserve">The assay was able to detect one region that included the N493I </w:t>
      </w:r>
      <w:proofErr w:type="spellStart"/>
      <w:r w:rsidRPr="004A663C">
        <w:t>dbSNP</w:t>
      </w:r>
      <w:proofErr w:type="spellEnd"/>
      <w:r w:rsidRPr="004A663C">
        <w:t xml:space="preserve"> (rs1042464). Additionally, data from the Peptide Atlas was used to look fo</w:t>
      </w:r>
      <w:r w:rsidR="007520D8">
        <w:t xml:space="preserve">r evidence of the missing SNPs. It confirmed both </w:t>
      </w:r>
      <w:r w:rsidRPr="004A663C">
        <w:t xml:space="preserve">that the rs1042464 variant has been observed and yield useful </w:t>
      </w:r>
      <w:proofErr w:type="spellStart"/>
      <w:r w:rsidRPr="004A663C">
        <w:t>proteotypic</w:t>
      </w:r>
      <w:proofErr w:type="spellEnd"/>
      <w:r w:rsidRPr="004A663C">
        <w:t xml:space="preserve"> peptides suitable for LC-MS/MS analysis</w:t>
      </w:r>
      <w:r w:rsidR="007520D8">
        <w:t xml:space="preserve"> as well as </w:t>
      </w:r>
      <w:r w:rsidRPr="004A663C">
        <w:t>the three other SNPs are never found (rs10770, rs2228243) or very unlikely to be observed (rs9898)</w:t>
      </w:r>
      <w:r w:rsidR="007520D8">
        <w:t xml:space="preserve"> (</w:t>
      </w:r>
      <w:r w:rsidR="007520D8">
        <w:fldChar w:fldCharType="begin"/>
      </w:r>
      <w:r w:rsidR="007520D8">
        <w:instrText xml:space="preserve"> REF _Ref21608529 \r \h </w:instrText>
      </w:r>
      <w:r w:rsidR="007520D8">
        <w:fldChar w:fldCharType="separate"/>
      </w:r>
      <w:r w:rsidR="00A00C07">
        <w:t>supplementary Fig S</w:t>
      </w:r>
      <w:r w:rsidR="007520D8">
        <w:t>8</w:t>
      </w:r>
      <w:r w:rsidR="007520D8">
        <w:fldChar w:fldCharType="end"/>
      </w:r>
      <w:r w:rsidR="007520D8">
        <w:t>)</w:t>
      </w:r>
      <w:r w:rsidRPr="004A663C">
        <w:t>.</w:t>
      </w:r>
      <w:r w:rsidR="007520D8">
        <w:t xml:space="preserve"> This is probably due to the properties of peptides being unsuitable for LC-MS/MS analysis in terms of </w:t>
      </w:r>
      <w:r w:rsidR="00D140B6">
        <w:t>poor</w:t>
      </w:r>
      <w:r w:rsidR="007520D8">
        <w:t xml:space="preserve"> ionization or due to the matrix effects of plasma proteome.</w:t>
      </w:r>
    </w:p>
    <w:p w14:paraId="576CD3D0" w14:textId="55D010CE" w:rsidR="00035344" w:rsidRPr="00035344" w:rsidRDefault="004015AE">
      <w:pPr>
        <w:spacing w:line="240" w:lineRule="auto"/>
        <w:jc w:val="left"/>
      </w:pPr>
      <w:r>
        <w:br w:type="page"/>
      </w:r>
    </w:p>
    <w:p w14:paraId="68C94AE0" w14:textId="55D010CE" w:rsidR="00E05CE2" w:rsidRPr="00E3400C" w:rsidRDefault="00E05CE2" w:rsidP="008F0BA4">
      <w:pPr>
        <w:pStyle w:val="Heading2"/>
        <w:rPr>
          <w:lang w:val="sv-SE"/>
        </w:rPr>
      </w:pPr>
      <w:bookmarkStart w:id="18" w:name="_Toc44074380"/>
      <w:proofErr w:type="spellStart"/>
      <w:r w:rsidRPr="00E3400C">
        <w:rPr>
          <w:lang w:val="sv-SE"/>
        </w:rPr>
        <w:lastRenderedPageBreak/>
        <w:t>References</w:t>
      </w:r>
      <w:bookmarkEnd w:id="18"/>
      <w:proofErr w:type="spellEnd"/>
    </w:p>
    <w:p w14:paraId="69AF803C" w14:textId="77777777" w:rsidR="00B665B2" w:rsidRPr="00A45ADF" w:rsidRDefault="00E05CE2" w:rsidP="00B665B2">
      <w:pPr>
        <w:pStyle w:val="EndNoteBibliography"/>
        <w:ind w:left="720" w:hanging="720"/>
        <w:rPr>
          <w:noProof/>
          <w:lang w:val="sv-SE"/>
        </w:rPr>
      </w:pPr>
      <w:r w:rsidRPr="00D679AF">
        <w:fldChar w:fldCharType="begin"/>
      </w:r>
      <w:r w:rsidRPr="00970F08">
        <w:rPr>
          <w:lang w:val="da-DK"/>
        </w:rPr>
        <w:instrText xml:space="preserve"> ADDIN EN.REFLIST </w:instrText>
      </w:r>
      <w:r w:rsidRPr="00D679AF">
        <w:fldChar w:fldCharType="separate"/>
      </w:r>
      <w:r w:rsidR="00B665B2" w:rsidRPr="00A45ADF">
        <w:rPr>
          <w:noProof/>
          <w:lang w:val="sv-SE"/>
        </w:rPr>
        <w:t>Almqvist, C., Adami, H.-O., Franks, P.W., Groop, L., Ingelsson, E., Kere, J., Lissner, L., Litton, J.-E., Maeurer, M., Michaëlsson, K.</w:t>
      </w:r>
      <w:r w:rsidR="00B665B2" w:rsidRPr="00A45ADF">
        <w:rPr>
          <w:i/>
          <w:noProof/>
          <w:lang w:val="sv-SE"/>
        </w:rPr>
        <w:t>, et al.</w:t>
      </w:r>
      <w:r w:rsidR="00B665B2" w:rsidRPr="00A45ADF">
        <w:rPr>
          <w:noProof/>
          <w:lang w:val="sv-SE"/>
        </w:rPr>
        <w:t xml:space="preserve"> </w:t>
      </w:r>
      <w:r w:rsidR="00B665B2" w:rsidRPr="00B665B2">
        <w:rPr>
          <w:noProof/>
        </w:rPr>
        <w:t xml:space="preserve">(2011). LifeGene--a large prospective population-based study of global relevance. </w:t>
      </w:r>
      <w:r w:rsidR="00B665B2" w:rsidRPr="00A45ADF">
        <w:rPr>
          <w:i/>
          <w:noProof/>
          <w:lang w:val="sv-SE"/>
        </w:rPr>
        <w:t xml:space="preserve">Eur J Epidemiol </w:t>
      </w:r>
      <w:r w:rsidR="00B665B2" w:rsidRPr="00A45ADF">
        <w:rPr>
          <w:noProof/>
          <w:lang w:val="sv-SE"/>
        </w:rPr>
        <w:t>26: 67-77.</w:t>
      </w:r>
    </w:p>
    <w:p w14:paraId="16641FAF" w14:textId="77777777" w:rsidR="00B665B2" w:rsidRPr="00A45ADF" w:rsidRDefault="00B665B2" w:rsidP="00B665B2">
      <w:pPr>
        <w:pStyle w:val="EndNoteBibliography"/>
        <w:ind w:left="720" w:hanging="720"/>
        <w:rPr>
          <w:noProof/>
          <w:lang w:val="sv-SE"/>
        </w:rPr>
      </w:pPr>
      <w:r w:rsidRPr="00A45ADF">
        <w:rPr>
          <w:noProof/>
          <w:lang w:val="sv-SE"/>
        </w:rPr>
        <w:t>Baldassarre, D., Nyyssönen, K., Rauramaa, R., de Faire, U., Hamsten, A., Smit, A.J., Mannarino, E., Humphries, S.E., Giral, P., Grossi, E.</w:t>
      </w:r>
      <w:r w:rsidRPr="00A45ADF">
        <w:rPr>
          <w:i/>
          <w:noProof/>
          <w:lang w:val="sv-SE"/>
        </w:rPr>
        <w:t>, et al.</w:t>
      </w:r>
      <w:r w:rsidRPr="00A45ADF">
        <w:rPr>
          <w:noProof/>
          <w:lang w:val="sv-SE"/>
        </w:rPr>
        <w:t xml:space="preserve"> </w:t>
      </w:r>
      <w:r w:rsidRPr="00B665B2">
        <w:rPr>
          <w:noProof/>
        </w:rPr>
        <w:t xml:space="preserve">(2010). Cross-sectional analysis of baseline data to identify the major determinants of carotid intima-media thickness in a European population: the IMPROVE study. </w:t>
      </w:r>
      <w:r w:rsidRPr="00A45ADF">
        <w:rPr>
          <w:i/>
          <w:noProof/>
          <w:lang w:val="sv-SE"/>
        </w:rPr>
        <w:t xml:space="preserve">Eur Heart J </w:t>
      </w:r>
      <w:r w:rsidRPr="00A45ADF">
        <w:rPr>
          <w:noProof/>
          <w:lang w:val="sv-SE"/>
        </w:rPr>
        <w:t>31: 614-622.</w:t>
      </w:r>
    </w:p>
    <w:p w14:paraId="3C7F17D8" w14:textId="77777777" w:rsidR="00B665B2" w:rsidRPr="00B665B2" w:rsidRDefault="00B665B2" w:rsidP="00B665B2">
      <w:pPr>
        <w:pStyle w:val="EndNoteBibliography"/>
        <w:ind w:left="720" w:hanging="720"/>
        <w:rPr>
          <w:noProof/>
        </w:rPr>
      </w:pPr>
      <w:r w:rsidRPr="00A45ADF">
        <w:rPr>
          <w:noProof/>
          <w:lang w:val="sv-SE"/>
        </w:rPr>
        <w:t>Byström, S., Ayoglu, B., Häggmark, A., Mitsios, N., Hong, M.G., Drobin, K., Forsström, B., Fredolini, C., Khademi, M., Amor, S.</w:t>
      </w:r>
      <w:r w:rsidRPr="00A45ADF">
        <w:rPr>
          <w:i/>
          <w:noProof/>
          <w:lang w:val="sv-SE"/>
        </w:rPr>
        <w:t>, et al.</w:t>
      </w:r>
      <w:r w:rsidRPr="00A45ADF">
        <w:rPr>
          <w:noProof/>
          <w:lang w:val="sv-SE"/>
        </w:rPr>
        <w:t xml:space="preserve"> </w:t>
      </w:r>
      <w:r w:rsidRPr="00B665B2">
        <w:rPr>
          <w:noProof/>
        </w:rPr>
        <w:t xml:space="preserve">(2014). Affinity proteomic profiling of plasma, cerebrospinal fluid, and brain tissue within multiple sclerosis. </w:t>
      </w:r>
      <w:r w:rsidRPr="00B665B2">
        <w:rPr>
          <w:i/>
          <w:noProof/>
        </w:rPr>
        <w:t xml:space="preserve">J Proteome Res </w:t>
      </w:r>
      <w:r w:rsidRPr="00B665B2">
        <w:rPr>
          <w:noProof/>
        </w:rPr>
        <w:t>13: 4607-4619.</w:t>
      </w:r>
    </w:p>
    <w:p w14:paraId="39482AB0" w14:textId="77777777" w:rsidR="00B665B2" w:rsidRPr="00B665B2" w:rsidRDefault="00B665B2" w:rsidP="00B665B2">
      <w:pPr>
        <w:pStyle w:val="EndNoteBibliography"/>
        <w:ind w:left="720" w:hanging="720"/>
        <w:rPr>
          <w:noProof/>
        </w:rPr>
      </w:pPr>
      <w:r w:rsidRPr="00B665B2">
        <w:rPr>
          <w:noProof/>
        </w:rPr>
        <w:t xml:space="preserve">Bystrom, S., Eklund, M., Hong, M.G., Fredolini, C., Eriksson, M., Czene, K., Hall, P., Schwenk, J.M., and Gabrielson, M. (2018). Affinity proteomic profiling of plasma for proteins associated to area-based mammographic breast density. </w:t>
      </w:r>
      <w:r w:rsidRPr="00B665B2">
        <w:rPr>
          <w:i/>
          <w:noProof/>
        </w:rPr>
        <w:t xml:space="preserve">Breast Cancer Res </w:t>
      </w:r>
      <w:r w:rsidRPr="00B665B2">
        <w:rPr>
          <w:noProof/>
        </w:rPr>
        <w:t>20: 14.</w:t>
      </w:r>
    </w:p>
    <w:p w14:paraId="552F9A67" w14:textId="77777777" w:rsidR="00B665B2" w:rsidRPr="00B665B2" w:rsidRDefault="00B665B2" w:rsidP="00B665B2">
      <w:pPr>
        <w:pStyle w:val="EndNoteBibliography"/>
        <w:ind w:left="720" w:hanging="720"/>
        <w:rPr>
          <w:noProof/>
        </w:rPr>
      </w:pPr>
      <w:r w:rsidRPr="00B665B2">
        <w:rPr>
          <w:noProof/>
        </w:rPr>
        <w:t xml:space="preserve">Cox, J., and Mann, M. (2008). MaxQuant enables high peptide identification rates, individualized p.p.b.-range mass accuracies and proteome-wide protein quantification. </w:t>
      </w:r>
      <w:r w:rsidRPr="00B665B2">
        <w:rPr>
          <w:i/>
          <w:noProof/>
        </w:rPr>
        <w:t xml:space="preserve">Nat Biotechnol </w:t>
      </w:r>
      <w:r w:rsidRPr="00B665B2">
        <w:rPr>
          <w:noProof/>
        </w:rPr>
        <w:t>26: 1367-1372.</w:t>
      </w:r>
    </w:p>
    <w:p w14:paraId="16618C57" w14:textId="77777777" w:rsidR="00B665B2" w:rsidRPr="00B665B2" w:rsidRDefault="00B665B2" w:rsidP="00B665B2">
      <w:pPr>
        <w:pStyle w:val="EndNoteBibliography"/>
        <w:ind w:left="720" w:hanging="720"/>
        <w:rPr>
          <w:noProof/>
        </w:rPr>
      </w:pPr>
      <w:r w:rsidRPr="00B665B2">
        <w:rPr>
          <w:noProof/>
        </w:rPr>
        <w:t xml:space="preserve">Dezfouli, M., Vickovic, S., Iglesias, M.J., Nilsson, P., Schwenk, J.M., and Ahmadian, A. (2014). Magnetic bead assisted labeling of antibodies at nanogram scale. </w:t>
      </w:r>
      <w:r w:rsidRPr="00B665B2">
        <w:rPr>
          <w:i/>
          <w:noProof/>
        </w:rPr>
        <w:t xml:space="preserve">Proteomics </w:t>
      </w:r>
      <w:r w:rsidRPr="00B665B2">
        <w:rPr>
          <w:noProof/>
        </w:rPr>
        <w:t>14: 14-18.</w:t>
      </w:r>
    </w:p>
    <w:p w14:paraId="796D66F3" w14:textId="77777777" w:rsidR="00B665B2" w:rsidRPr="00B665B2" w:rsidRDefault="00B665B2" w:rsidP="00B665B2">
      <w:pPr>
        <w:pStyle w:val="EndNoteBibliography"/>
        <w:ind w:left="720" w:hanging="720"/>
        <w:rPr>
          <w:noProof/>
        </w:rPr>
      </w:pPr>
      <w:r w:rsidRPr="00B665B2">
        <w:rPr>
          <w:noProof/>
        </w:rPr>
        <w:t>Forsstrom, B., Axnas, B.B., Stengele, K.P., Buhler, J., Albert, T.J., Richmond, T.A., Hu, F.J., Nilsson, P., Hudson, E.P., Rockberg, J.</w:t>
      </w:r>
      <w:r w:rsidRPr="00B665B2">
        <w:rPr>
          <w:i/>
          <w:noProof/>
        </w:rPr>
        <w:t>, et al.</w:t>
      </w:r>
      <w:r w:rsidRPr="00B665B2">
        <w:rPr>
          <w:noProof/>
        </w:rPr>
        <w:t xml:space="preserve"> (2014). Proteome-wide epitope mapping of antibodies using ultra-dense peptide arrays. </w:t>
      </w:r>
      <w:r w:rsidRPr="00B665B2">
        <w:rPr>
          <w:i/>
          <w:noProof/>
        </w:rPr>
        <w:t xml:space="preserve">Mol Cell Proteomics </w:t>
      </w:r>
      <w:r w:rsidRPr="00B665B2">
        <w:rPr>
          <w:noProof/>
        </w:rPr>
        <w:t>13: 1585-1597.</w:t>
      </w:r>
    </w:p>
    <w:p w14:paraId="6746252D" w14:textId="77777777" w:rsidR="00B665B2" w:rsidRPr="00A45ADF" w:rsidRDefault="00B665B2" w:rsidP="00B665B2">
      <w:pPr>
        <w:pStyle w:val="EndNoteBibliography"/>
        <w:ind w:left="720" w:hanging="720"/>
        <w:rPr>
          <w:noProof/>
          <w:lang w:val="sv-SE"/>
        </w:rPr>
      </w:pPr>
      <w:r w:rsidRPr="00B665B2">
        <w:rPr>
          <w:noProof/>
        </w:rPr>
        <w:t xml:space="preserve">Gabrielson, M., Eriksson, M., Hammarstrom, M., Borgquist, S., Leifland, K., Czene, K., and Hall, P. (2017). Cohort Profile: The Karolinska Mammography Project for Risk Prediction of Breast Cancer (KARMA). </w:t>
      </w:r>
      <w:r w:rsidRPr="00A45ADF">
        <w:rPr>
          <w:i/>
          <w:noProof/>
          <w:lang w:val="sv-SE"/>
        </w:rPr>
        <w:t xml:space="preserve">Int J Epidemiol </w:t>
      </w:r>
      <w:r w:rsidRPr="00A45ADF">
        <w:rPr>
          <w:noProof/>
          <w:lang w:val="sv-SE"/>
        </w:rPr>
        <w:t>46: 1740-1741g.</w:t>
      </w:r>
    </w:p>
    <w:p w14:paraId="72EC3EB7" w14:textId="77777777" w:rsidR="00B665B2" w:rsidRPr="00B665B2" w:rsidRDefault="00B665B2" w:rsidP="00B665B2">
      <w:pPr>
        <w:pStyle w:val="EndNoteBibliography"/>
        <w:ind w:left="720" w:hanging="720"/>
        <w:rPr>
          <w:noProof/>
        </w:rPr>
      </w:pPr>
      <w:r w:rsidRPr="00A45ADF">
        <w:rPr>
          <w:noProof/>
          <w:lang w:val="sv-SE"/>
        </w:rPr>
        <w:t>Guergova-Kuras, M., Kurucz, I., Hempel, W., Tardieu, N., Kadas, J., Malderez-Bloes, C., Jullien, A., Kieffer, Y., Hincapie, M., Guttman, A.</w:t>
      </w:r>
      <w:r w:rsidRPr="00A45ADF">
        <w:rPr>
          <w:i/>
          <w:noProof/>
          <w:lang w:val="sv-SE"/>
        </w:rPr>
        <w:t>, et al.</w:t>
      </w:r>
      <w:r w:rsidRPr="00A45ADF">
        <w:rPr>
          <w:noProof/>
          <w:lang w:val="sv-SE"/>
        </w:rPr>
        <w:t xml:space="preserve"> </w:t>
      </w:r>
      <w:r w:rsidRPr="00B665B2">
        <w:rPr>
          <w:noProof/>
        </w:rPr>
        <w:t xml:space="preserve">(2011). Discovery of lung cancer biomarkers by profiling the plasma proteome with monoclonal antibody libraries. </w:t>
      </w:r>
      <w:r w:rsidRPr="00B665B2">
        <w:rPr>
          <w:i/>
          <w:noProof/>
        </w:rPr>
        <w:t xml:space="preserve">Mol Cell Proteomics </w:t>
      </w:r>
      <w:r w:rsidRPr="00B665B2">
        <w:rPr>
          <w:noProof/>
        </w:rPr>
        <w:t>10: M111 010298.</w:t>
      </w:r>
    </w:p>
    <w:p w14:paraId="14F83AD4" w14:textId="77777777" w:rsidR="00B665B2" w:rsidRPr="00B665B2" w:rsidRDefault="00B665B2" w:rsidP="00B665B2">
      <w:pPr>
        <w:pStyle w:val="EndNoteBibliography"/>
        <w:ind w:left="720" w:hanging="720"/>
        <w:rPr>
          <w:noProof/>
        </w:rPr>
      </w:pPr>
      <w:r w:rsidRPr="00B665B2">
        <w:rPr>
          <w:noProof/>
        </w:rPr>
        <w:t>Häussler, R.S., Bendes, A., Iglesias, M., Sanchez-Rivera, L., Dodig-Crnković, T., Byström, S., Fredolini, C., Birgersson, E., Dale, M., Edfors, F.</w:t>
      </w:r>
      <w:r w:rsidRPr="00B665B2">
        <w:rPr>
          <w:i/>
          <w:noProof/>
        </w:rPr>
        <w:t>, et al.</w:t>
      </w:r>
      <w:r w:rsidRPr="00B665B2">
        <w:rPr>
          <w:noProof/>
        </w:rPr>
        <w:t xml:space="preserve"> (2019). Systematic Development of Sandwich Immunoassays for the Plasma Secretome. </w:t>
      </w:r>
      <w:r w:rsidRPr="00B665B2">
        <w:rPr>
          <w:i/>
          <w:noProof/>
        </w:rPr>
        <w:t xml:space="preserve">Proteomics </w:t>
      </w:r>
      <w:r w:rsidRPr="00B665B2">
        <w:rPr>
          <w:noProof/>
        </w:rPr>
        <w:t>19: e1900008.</w:t>
      </w:r>
    </w:p>
    <w:p w14:paraId="12A10307" w14:textId="77777777" w:rsidR="00B665B2" w:rsidRPr="00B665B2" w:rsidRDefault="00B665B2" w:rsidP="00B665B2">
      <w:pPr>
        <w:pStyle w:val="EndNoteBibliography"/>
        <w:ind w:left="720" w:hanging="720"/>
        <w:rPr>
          <w:noProof/>
        </w:rPr>
      </w:pPr>
      <w:r w:rsidRPr="00B665B2">
        <w:rPr>
          <w:noProof/>
        </w:rPr>
        <w:t xml:space="preserve">Hong, M.-G., Lee, W., Nilsson, P., Pawitan, Y., and Schwenk, J.M. (2016). Multidimensional Normalization to Minimize Plate Effects of Suspension Bead Array Data. </w:t>
      </w:r>
      <w:r w:rsidRPr="00B665B2">
        <w:rPr>
          <w:i/>
          <w:noProof/>
        </w:rPr>
        <w:t xml:space="preserve">J Proteome Res </w:t>
      </w:r>
      <w:r w:rsidRPr="00B665B2">
        <w:rPr>
          <w:noProof/>
        </w:rPr>
        <w:t>15: 3473-3480.</w:t>
      </w:r>
    </w:p>
    <w:p w14:paraId="3B4ABBD2" w14:textId="77777777" w:rsidR="00B665B2" w:rsidRPr="00B665B2" w:rsidRDefault="00B665B2" w:rsidP="00B665B2">
      <w:pPr>
        <w:pStyle w:val="EndNoteBibliography"/>
        <w:ind w:left="720" w:hanging="720"/>
        <w:rPr>
          <w:noProof/>
        </w:rPr>
      </w:pPr>
      <w:r w:rsidRPr="00B665B2">
        <w:rPr>
          <w:noProof/>
        </w:rPr>
        <w:t xml:space="preserve">Hubert, M., Rousseeuw, P.J., and Branden, K.V. (2005). ROBPCA: A New Approach to Robust Principal Component Analysis. </w:t>
      </w:r>
      <w:r w:rsidRPr="00B665B2">
        <w:rPr>
          <w:i/>
          <w:noProof/>
        </w:rPr>
        <w:t xml:space="preserve">Technometrics </w:t>
      </w:r>
      <w:r w:rsidRPr="00B665B2">
        <w:rPr>
          <w:noProof/>
        </w:rPr>
        <w:t>47: 64-79.</w:t>
      </w:r>
    </w:p>
    <w:p w14:paraId="3C637ED1" w14:textId="77777777" w:rsidR="00B665B2" w:rsidRPr="00B665B2" w:rsidRDefault="00B665B2" w:rsidP="00B665B2">
      <w:pPr>
        <w:pStyle w:val="EndNoteBibliography"/>
        <w:ind w:left="720" w:hanging="720"/>
        <w:rPr>
          <w:noProof/>
        </w:rPr>
      </w:pPr>
      <w:r w:rsidRPr="00B665B2">
        <w:rPr>
          <w:noProof/>
        </w:rPr>
        <w:t xml:space="preserve">Kato, B.S., Nicholson, G., Neiman, M., Rantalainen, M., Holmes, C.C., Barrett, A., Uhlen, M., Nilsson, P., Spector, T.D., and Schwenk, J.M. (2011). Variance decomposition of protein profiles from antibody arrays using a longitudinal twin model. </w:t>
      </w:r>
      <w:r w:rsidRPr="00B665B2">
        <w:rPr>
          <w:i/>
          <w:noProof/>
        </w:rPr>
        <w:t xml:space="preserve">Proteome Science </w:t>
      </w:r>
      <w:r w:rsidRPr="00B665B2">
        <w:rPr>
          <w:noProof/>
        </w:rPr>
        <w:t>9.</w:t>
      </w:r>
    </w:p>
    <w:p w14:paraId="058F30E0" w14:textId="77777777" w:rsidR="00B665B2" w:rsidRPr="00A45ADF" w:rsidRDefault="00B665B2" w:rsidP="00B665B2">
      <w:pPr>
        <w:pStyle w:val="EndNoteBibliography"/>
        <w:ind w:left="720" w:hanging="720"/>
        <w:rPr>
          <w:noProof/>
          <w:lang w:val="sv-SE"/>
        </w:rPr>
      </w:pPr>
      <w:r w:rsidRPr="00B665B2">
        <w:rPr>
          <w:noProof/>
        </w:rPr>
        <w:t xml:space="preserve">Lichtenstein, P., De Faire, U., Floderus, B., Svartengren, M., Svedberg, P., and Pedersen, N.L. (2002). The Swedish Twin Registry: a unique resource for clinical, epidemiological and genetic studies. </w:t>
      </w:r>
      <w:r w:rsidRPr="00A45ADF">
        <w:rPr>
          <w:i/>
          <w:noProof/>
          <w:lang w:val="sv-SE"/>
        </w:rPr>
        <w:t xml:space="preserve">J Intern Med </w:t>
      </w:r>
      <w:r w:rsidRPr="00A45ADF">
        <w:rPr>
          <w:noProof/>
          <w:lang w:val="sv-SE"/>
        </w:rPr>
        <w:t>252: 184-205.</w:t>
      </w:r>
    </w:p>
    <w:p w14:paraId="48BCBA8A" w14:textId="77777777" w:rsidR="00B665B2" w:rsidRPr="00A45ADF" w:rsidRDefault="00B665B2" w:rsidP="00B665B2">
      <w:pPr>
        <w:pStyle w:val="EndNoteBibliography"/>
        <w:ind w:left="720" w:hanging="720"/>
        <w:rPr>
          <w:noProof/>
          <w:lang w:val="sv-SE"/>
        </w:rPr>
      </w:pPr>
      <w:r w:rsidRPr="00A45ADF">
        <w:rPr>
          <w:noProof/>
          <w:lang w:val="sv-SE"/>
        </w:rPr>
        <w:t>Magnusson, P.K.E., Almqvist, C., Rahman, I., Ganna, A., Viktorin, A., Walum, H., Halldner, L., Lundström, S., Ullén, F., Långström, N.</w:t>
      </w:r>
      <w:r w:rsidRPr="00A45ADF">
        <w:rPr>
          <w:i/>
          <w:noProof/>
          <w:lang w:val="sv-SE"/>
        </w:rPr>
        <w:t>, et al.</w:t>
      </w:r>
      <w:r w:rsidRPr="00A45ADF">
        <w:rPr>
          <w:noProof/>
          <w:lang w:val="sv-SE"/>
        </w:rPr>
        <w:t xml:space="preserve"> </w:t>
      </w:r>
      <w:r w:rsidRPr="00B665B2">
        <w:rPr>
          <w:noProof/>
        </w:rPr>
        <w:t xml:space="preserve">(2013). The Swedish Twin Registry: </w:t>
      </w:r>
      <w:r w:rsidRPr="00B665B2">
        <w:rPr>
          <w:noProof/>
        </w:rPr>
        <w:lastRenderedPageBreak/>
        <w:t xml:space="preserve">establishment of a biobank and other recent developments. </w:t>
      </w:r>
      <w:r w:rsidRPr="00A45ADF">
        <w:rPr>
          <w:i/>
          <w:noProof/>
          <w:lang w:val="sv-SE"/>
        </w:rPr>
        <w:t xml:space="preserve">Twin Res Hum Genet </w:t>
      </w:r>
      <w:r w:rsidRPr="00A45ADF">
        <w:rPr>
          <w:noProof/>
          <w:lang w:val="sv-SE"/>
        </w:rPr>
        <w:t>16: 317-329.</w:t>
      </w:r>
    </w:p>
    <w:p w14:paraId="06B1D7D6" w14:textId="77777777" w:rsidR="00B665B2" w:rsidRPr="00B665B2" w:rsidRDefault="00B665B2" w:rsidP="00B665B2">
      <w:pPr>
        <w:pStyle w:val="EndNoteBibliography"/>
        <w:ind w:left="720" w:hanging="720"/>
        <w:rPr>
          <w:noProof/>
        </w:rPr>
      </w:pPr>
      <w:r w:rsidRPr="00A45ADF">
        <w:rPr>
          <w:noProof/>
          <w:lang w:val="sv-SE"/>
        </w:rPr>
        <w:t xml:space="preserve">Odeberg, J., Freitag, M., Forssell, H., Vaara, I., Persson, M.L., Odeberg, H., Halling, A., Rastam, L., and Lindblad, U. (2014). </w:t>
      </w:r>
      <w:r w:rsidRPr="00B665B2">
        <w:rPr>
          <w:noProof/>
        </w:rPr>
        <w:t xml:space="preserve">The influence of smoking and impaired glucose homoeostasis on the outcome in patients presenting with an acute coronary syndrome: a cross-sectional study. </w:t>
      </w:r>
      <w:r w:rsidRPr="00B665B2">
        <w:rPr>
          <w:i/>
          <w:noProof/>
        </w:rPr>
        <w:t xml:space="preserve">BMJ Open </w:t>
      </w:r>
      <w:r w:rsidRPr="00B665B2">
        <w:rPr>
          <w:noProof/>
        </w:rPr>
        <w:t>4: e005077.</w:t>
      </w:r>
    </w:p>
    <w:p w14:paraId="3D0D2B0F" w14:textId="77777777" w:rsidR="00B665B2" w:rsidRPr="00A45ADF" w:rsidRDefault="00B665B2" w:rsidP="00B665B2">
      <w:pPr>
        <w:pStyle w:val="EndNoteBibliography"/>
        <w:ind w:left="720" w:hanging="720"/>
        <w:rPr>
          <w:noProof/>
          <w:lang w:val="sv-SE"/>
        </w:rPr>
      </w:pPr>
      <w:r w:rsidRPr="00B665B2">
        <w:rPr>
          <w:noProof/>
        </w:rPr>
        <w:t>Samnegård, A., Silveira, A., Lundman, P., Boquist, S., Odeberg, J., Hulthe, J., McPheat, W., Tornvall, P., Bergstrand, L., Ericsson, C.-G.</w:t>
      </w:r>
      <w:r w:rsidRPr="00B665B2">
        <w:rPr>
          <w:i/>
          <w:noProof/>
        </w:rPr>
        <w:t>, et al.</w:t>
      </w:r>
      <w:r w:rsidRPr="00B665B2">
        <w:rPr>
          <w:noProof/>
        </w:rPr>
        <w:t xml:space="preserve"> (2005). Serum matrix metalloproteinase-3 concentration is influenced by MMP-3 -1612 5A/6A promoter genotype and associated with myocardial infarction. </w:t>
      </w:r>
      <w:r w:rsidRPr="00A45ADF">
        <w:rPr>
          <w:i/>
          <w:noProof/>
          <w:lang w:val="sv-SE"/>
        </w:rPr>
        <w:t xml:space="preserve">J Intern Med </w:t>
      </w:r>
      <w:r w:rsidRPr="00A45ADF">
        <w:rPr>
          <w:noProof/>
          <w:lang w:val="sv-SE"/>
        </w:rPr>
        <w:t>258: 411-419.</w:t>
      </w:r>
    </w:p>
    <w:p w14:paraId="3FD3AF03" w14:textId="77777777" w:rsidR="00B665B2" w:rsidRPr="00B665B2" w:rsidRDefault="00B665B2" w:rsidP="00B665B2">
      <w:pPr>
        <w:pStyle w:val="EndNoteBibliography"/>
        <w:ind w:left="720" w:hanging="720"/>
        <w:rPr>
          <w:noProof/>
        </w:rPr>
      </w:pPr>
      <w:r w:rsidRPr="00A45ADF">
        <w:rPr>
          <w:noProof/>
          <w:lang w:val="sv-SE"/>
        </w:rPr>
        <w:t>Schwenk, J.M., Igel, U., Neiman, M., Langen, H., Becker, C., Bjartell, A., Ponten, F., Wiklund, F., Grönberg, H., Nilsson, P.</w:t>
      </w:r>
      <w:r w:rsidRPr="00A45ADF">
        <w:rPr>
          <w:i/>
          <w:noProof/>
          <w:lang w:val="sv-SE"/>
        </w:rPr>
        <w:t>, et al.</w:t>
      </w:r>
      <w:r w:rsidRPr="00A45ADF">
        <w:rPr>
          <w:noProof/>
          <w:lang w:val="sv-SE"/>
        </w:rPr>
        <w:t xml:space="preserve"> </w:t>
      </w:r>
      <w:r w:rsidRPr="00B665B2">
        <w:rPr>
          <w:noProof/>
        </w:rPr>
        <w:t xml:space="preserve">(2010). Toward next generation plasma profiling via heat-induced epitope retrieval and array-based assays. </w:t>
      </w:r>
      <w:r w:rsidRPr="00B665B2">
        <w:rPr>
          <w:i/>
          <w:noProof/>
        </w:rPr>
        <w:t xml:space="preserve">Mol Cell Proteomics </w:t>
      </w:r>
      <w:r w:rsidRPr="00B665B2">
        <w:rPr>
          <w:noProof/>
        </w:rPr>
        <w:t>9: 2497-2507.</w:t>
      </w:r>
    </w:p>
    <w:p w14:paraId="1E6355ED" w14:textId="77777777" w:rsidR="00B665B2" w:rsidRPr="00B665B2" w:rsidRDefault="00B665B2" w:rsidP="00B665B2">
      <w:pPr>
        <w:pStyle w:val="EndNoteBibliography"/>
        <w:ind w:left="720" w:hanging="720"/>
        <w:rPr>
          <w:noProof/>
        </w:rPr>
      </w:pPr>
      <w:r w:rsidRPr="00B665B2">
        <w:rPr>
          <w:noProof/>
        </w:rPr>
        <w:t xml:space="preserve">Sjoberg, R., Sundberg, M., Gundberg, A., Sivertsson, A., Schwenk, J.M., Uhlen, M., and Nilsson, P. (2012). Validation of affinity reagents using antigen microarrays. </w:t>
      </w:r>
      <w:r w:rsidRPr="00B665B2">
        <w:rPr>
          <w:i/>
          <w:noProof/>
        </w:rPr>
        <w:t xml:space="preserve">N Biotechnol </w:t>
      </w:r>
      <w:r w:rsidRPr="00B665B2">
        <w:rPr>
          <w:noProof/>
        </w:rPr>
        <w:t>29: 555-563.</w:t>
      </w:r>
    </w:p>
    <w:p w14:paraId="483D1833" w14:textId="77777777" w:rsidR="00B665B2" w:rsidRPr="00B665B2" w:rsidRDefault="00B665B2" w:rsidP="00B665B2">
      <w:pPr>
        <w:pStyle w:val="EndNoteBibliography"/>
        <w:ind w:left="720" w:hanging="720"/>
        <w:rPr>
          <w:noProof/>
        </w:rPr>
      </w:pPr>
      <w:r w:rsidRPr="00B665B2">
        <w:rPr>
          <w:noProof/>
        </w:rPr>
        <w:t xml:space="preserve">Tsiatsiani, L., and Heck, A.J. (2015). Proteomics beyond trypsin. </w:t>
      </w:r>
      <w:r w:rsidRPr="00B665B2">
        <w:rPr>
          <w:i/>
          <w:noProof/>
        </w:rPr>
        <w:t xml:space="preserve">FEBS J </w:t>
      </w:r>
      <w:r w:rsidRPr="00B665B2">
        <w:rPr>
          <w:noProof/>
        </w:rPr>
        <w:t>282: 2612-2626.</w:t>
      </w:r>
    </w:p>
    <w:p w14:paraId="52855F63" w14:textId="11813C47" w:rsidR="008D50E8" w:rsidRPr="00D679AF" w:rsidRDefault="00E05CE2" w:rsidP="006963EB">
      <w:r w:rsidRPr="00D679AF">
        <w:fldChar w:fldCharType="end"/>
      </w:r>
    </w:p>
    <w:sectPr w:rsidR="008D50E8" w:rsidRPr="00D679AF" w:rsidSect="006E731D">
      <w:footerReference w:type="even" r:id="rId8"/>
      <w:footerReference w:type="default" r:id="rId9"/>
      <w:pgSz w:w="11900" w:h="16840"/>
      <w:pgMar w:top="1417" w:right="1417" w:bottom="1417" w:left="1417" w:header="708" w:footer="708" w:gutter="0"/>
      <w:cols w:space="708"/>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EA2680" w14:textId="77777777" w:rsidR="00ED2C80" w:rsidRDefault="00ED2C80" w:rsidP="00250B51">
      <w:pPr>
        <w:spacing w:line="240" w:lineRule="auto"/>
      </w:pPr>
      <w:r>
        <w:separator/>
      </w:r>
    </w:p>
  </w:endnote>
  <w:endnote w:type="continuationSeparator" w:id="0">
    <w:p w14:paraId="1DDD963B" w14:textId="77777777" w:rsidR="00ED2C80" w:rsidRDefault="00ED2C80" w:rsidP="00250B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23597032"/>
      <w:docPartObj>
        <w:docPartGallery w:val="Page Numbers (Bottom of Page)"/>
        <w:docPartUnique/>
      </w:docPartObj>
    </w:sdtPr>
    <w:sdtEndPr>
      <w:rPr>
        <w:rStyle w:val="PageNumber"/>
      </w:rPr>
    </w:sdtEndPr>
    <w:sdtContent>
      <w:p w14:paraId="4CD6AAD7" w14:textId="5382414C" w:rsidR="00A00C07" w:rsidRDefault="00A00C07" w:rsidP="007220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FF2FBA" w14:textId="77777777" w:rsidR="00A00C07" w:rsidRDefault="00A00C07" w:rsidP="00250B5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9574767"/>
      <w:docPartObj>
        <w:docPartGallery w:val="Page Numbers (Bottom of Page)"/>
        <w:docPartUnique/>
      </w:docPartObj>
    </w:sdtPr>
    <w:sdtEndPr>
      <w:rPr>
        <w:rStyle w:val="PageNumber"/>
      </w:rPr>
    </w:sdtEndPr>
    <w:sdtContent>
      <w:p w14:paraId="68BCA86E" w14:textId="25127337" w:rsidR="00A00C07" w:rsidRDefault="00A00C07" w:rsidP="007220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423E3D26" w14:textId="77777777" w:rsidR="00A00C07" w:rsidRDefault="00A00C07" w:rsidP="00250B5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1A2E9D" w14:textId="77777777" w:rsidR="00ED2C80" w:rsidRDefault="00ED2C80" w:rsidP="00250B51">
      <w:pPr>
        <w:spacing w:line="240" w:lineRule="auto"/>
      </w:pPr>
      <w:r>
        <w:separator/>
      </w:r>
    </w:p>
  </w:footnote>
  <w:footnote w:type="continuationSeparator" w:id="0">
    <w:p w14:paraId="0ABE8361" w14:textId="77777777" w:rsidR="00ED2C80" w:rsidRDefault="00ED2C80" w:rsidP="00250B5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FE14E0"/>
    <w:multiLevelType w:val="hybridMultilevel"/>
    <w:tmpl w:val="804C5100"/>
    <w:lvl w:ilvl="0" w:tplc="B4721358">
      <w:start w:val="1"/>
      <w:numFmt w:val="decimal"/>
      <w:lvlText w:val="Supporting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3A4F24"/>
    <w:multiLevelType w:val="hybridMultilevel"/>
    <w:tmpl w:val="96248200"/>
    <w:lvl w:ilvl="0" w:tplc="80FA74DA">
      <w:start w:val="1"/>
      <w:numFmt w:val="decimal"/>
      <w:lvlText w:val="Supl. Table %1."/>
      <w:lvlJc w:val="left"/>
      <w:pPr>
        <w:tabs>
          <w:tab w:val="num" w:pos="1701"/>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3D443D"/>
    <w:multiLevelType w:val="multilevel"/>
    <w:tmpl w:val="342E2E36"/>
    <w:lvl w:ilvl="0">
      <w:start w:val="2"/>
      <w:numFmt w:val="decimal"/>
      <w:lvlText w:val="Supporting Table %1."/>
      <w:lvlJc w:val="left"/>
      <w:pPr>
        <w:ind w:left="36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15:restartNumberingAfterBreak="0">
    <w:nsid w:val="30C417E6"/>
    <w:multiLevelType w:val="hybridMultilevel"/>
    <w:tmpl w:val="CF0A2F44"/>
    <w:lvl w:ilvl="0" w:tplc="39ACFB64">
      <w:start w:val="1"/>
      <w:numFmt w:val="decimal"/>
      <w:lvlText w:val="Supplementary Fig S%1."/>
      <w:lvlJc w:val="left"/>
      <w:pPr>
        <w:ind w:left="397" w:hanging="397"/>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533FC9"/>
    <w:multiLevelType w:val="hybridMultilevel"/>
    <w:tmpl w:val="01D8F256"/>
    <w:lvl w:ilvl="0" w:tplc="558EB8E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153F50"/>
    <w:multiLevelType w:val="multilevel"/>
    <w:tmpl w:val="8334F19A"/>
    <w:lvl w:ilvl="0">
      <w:start w:val="1"/>
      <w:numFmt w:val="decimal"/>
      <w:lvlText w:val="Figure %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 w15:restartNumberingAfterBreak="0">
    <w:nsid w:val="475A07AC"/>
    <w:multiLevelType w:val="hybridMultilevel"/>
    <w:tmpl w:val="001210B2"/>
    <w:lvl w:ilvl="0" w:tplc="B4721358">
      <w:start w:val="1"/>
      <w:numFmt w:val="decimal"/>
      <w:lvlText w:val="Supporting Figure %1."/>
      <w:lvlJc w:val="left"/>
      <w:pPr>
        <w:ind w:left="1496" w:hanging="360"/>
      </w:pPr>
      <w:rPr>
        <w:rFonts w:hint="default"/>
        <w:b/>
        <w:bCs/>
      </w:rPr>
    </w:lvl>
    <w:lvl w:ilvl="1" w:tplc="04090019" w:tentative="1">
      <w:start w:val="1"/>
      <w:numFmt w:val="lowerLetter"/>
      <w:lvlText w:val="%2."/>
      <w:lvlJc w:val="left"/>
      <w:pPr>
        <w:ind w:left="2216" w:hanging="360"/>
      </w:pPr>
    </w:lvl>
    <w:lvl w:ilvl="2" w:tplc="0409001B" w:tentative="1">
      <w:start w:val="1"/>
      <w:numFmt w:val="lowerRoman"/>
      <w:lvlText w:val="%3."/>
      <w:lvlJc w:val="right"/>
      <w:pPr>
        <w:ind w:left="2936" w:hanging="180"/>
      </w:pPr>
    </w:lvl>
    <w:lvl w:ilvl="3" w:tplc="0409000F" w:tentative="1">
      <w:start w:val="1"/>
      <w:numFmt w:val="decimal"/>
      <w:lvlText w:val="%4."/>
      <w:lvlJc w:val="left"/>
      <w:pPr>
        <w:ind w:left="3656" w:hanging="360"/>
      </w:pPr>
    </w:lvl>
    <w:lvl w:ilvl="4" w:tplc="04090019" w:tentative="1">
      <w:start w:val="1"/>
      <w:numFmt w:val="lowerLetter"/>
      <w:lvlText w:val="%5."/>
      <w:lvlJc w:val="left"/>
      <w:pPr>
        <w:ind w:left="4376" w:hanging="360"/>
      </w:pPr>
    </w:lvl>
    <w:lvl w:ilvl="5" w:tplc="0409001B" w:tentative="1">
      <w:start w:val="1"/>
      <w:numFmt w:val="lowerRoman"/>
      <w:lvlText w:val="%6."/>
      <w:lvlJc w:val="right"/>
      <w:pPr>
        <w:ind w:left="5096" w:hanging="180"/>
      </w:pPr>
    </w:lvl>
    <w:lvl w:ilvl="6" w:tplc="0409000F" w:tentative="1">
      <w:start w:val="1"/>
      <w:numFmt w:val="decimal"/>
      <w:lvlText w:val="%7."/>
      <w:lvlJc w:val="left"/>
      <w:pPr>
        <w:ind w:left="5816" w:hanging="360"/>
      </w:pPr>
    </w:lvl>
    <w:lvl w:ilvl="7" w:tplc="04090019" w:tentative="1">
      <w:start w:val="1"/>
      <w:numFmt w:val="lowerLetter"/>
      <w:lvlText w:val="%8."/>
      <w:lvlJc w:val="left"/>
      <w:pPr>
        <w:ind w:left="6536" w:hanging="360"/>
      </w:pPr>
    </w:lvl>
    <w:lvl w:ilvl="8" w:tplc="0409001B" w:tentative="1">
      <w:start w:val="1"/>
      <w:numFmt w:val="lowerRoman"/>
      <w:lvlText w:val="%9."/>
      <w:lvlJc w:val="right"/>
      <w:pPr>
        <w:ind w:left="7256" w:hanging="180"/>
      </w:pPr>
    </w:lvl>
  </w:abstractNum>
  <w:abstractNum w:abstractNumId="7" w15:restartNumberingAfterBreak="0">
    <w:nsid w:val="4D9F1954"/>
    <w:multiLevelType w:val="multilevel"/>
    <w:tmpl w:val="C85C06C2"/>
    <w:lvl w:ilvl="0">
      <w:start w:val="1"/>
      <w:numFmt w:val="decimal"/>
      <w:lvlText w:val="Supporting Figure %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5E15EEB"/>
    <w:multiLevelType w:val="hybridMultilevel"/>
    <w:tmpl w:val="4BF2FE3C"/>
    <w:lvl w:ilvl="0" w:tplc="9D3CABE8">
      <w:start w:val="1"/>
      <w:numFmt w:val="decimal"/>
      <w:lvlText w:val="Supporting Table %1."/>
      <w:lvlJc w:val="left"/>
      <w:pPr>
        <w:ind w:left="1496" w:hanging="360"/>
      </w:pPr>
      <w:rPr>
        <w:rFonts w:hint="default"/>
        <w:b/>
        <w:bCs/>
      </w:rPr>
    </w:lvl>
    <w:lvl w:ilvl="1" w:tplc="04090019" w:tentative="1">
      <w:start w:val="1"/>
      <w:numFmt w:val="lowerLetter"/>
      <w:lvlText w:val="%2."/>
      <w:lvlJc w:val="left"/>
      <w:pPr>
        <w:ind w:left="2216" w:hanging="360"/>
      </w:pPr>
    </w:lvl>
    <w:lvl w:ilvl="2" w:tplc="0409001B" w:tentative="1">
      <w:start w:val="1"/>
      <w:numFmt w:val="lowerRoman"/>
      <w:lvlText w:val="%3."/>
      <w:lvlJc w:val="right"/>
      <w:pPr>
        <w:ind w:left="2936" w:hanging="180"/>
      </w:pPr>
    </w:lvl>
    <w:lvl w:ilvl="3" w:tplc="0409000F" w:tentative="1">
      <w:start w:val="1"/>
      <w:numFmt w:val="decimal"/>
      <w:lvlText w:val="%4."/>
      <w:lvlJc w:val="left"/>
      <w:pPr>
        <w:ind w:left="3656" w:hanging="360"/>
      </w:pPr>
    </w:lvl>
    <w:lvl w:ilvl="4" w:tplc="04090019" w:tentative="1">
      <w:start w:val="1"/>
      <w:numFmt w:val="lowerLetter"/>
      <w:lvlText w:val="%5."/>
      <w:lvlJc w:val="left"/>
      <w:pPr>
        <w:ind w:left="4376" w:hanging="360"/>
      </w:pPr>
    </w:lvl>
    <w:lvl w:ilvl="5" w:tplc="0409001B" w:tentative="1">
      <w:start w:val="1"/>
      <w:numFmt w:val="lowerRoman"/>
      <w:lvlText w:val="%6."/>
      <w:lvlJc w:val="right"/>
      <w:pPr>
        <w:ind w:left="5096" w:hanging="180"/>
      </w:pPr>
    </w:lvl>
    <w:lvl w:ilvl="6" w:tplc="0409000F" w:tentative="1">
      <w:start w:val="1"/>
      <w:numFmt w:val="decimal"/>
      <w:lvlText w:val="%7."/>
      <w:lvlJc w:val="left"/>
      <w:pPr>
        <w:ind w:left="5816" w:hanging="360"/>
      </w:pPr>
    </w:lvl>
    <w:lvl w:ilvl="7" w:tplc="04090019" w:tentative="1">
      <w:start w:val="1"/>
      <w:numFmt w:val="lowerLetter"/>
      <w:lvlText w:val="%8."/>
      <w:lvlJc w:val="left"/>
      <w:pPr>
        <w:ind w:left="6536" w:hanging="360"/>
      </w:pPr>
    </w:lvl>
    <w:lvl w:ilvl="8" w:tplc="0409001B" w:tentative="1">
      <w:start w:val="1"/>
      <w:numFmt w:val="lowerRoman"/>
      <w:lvlText w:val="%9."/>
      <w:lvlJc w:val="right"/>
      <w:pPr>
        <w:ind w:left="7256" w:hanging="180"/>
      </w:pPr>
    </w:lvl>
  </w:abstractNum>
  <w:abstractNum w:abstractNumId="9" w15:restartNumberingAfterBreak="0">
    <w:nsid w:val="61D26F48"/>
    <w:multiLevelType w:val="hybridMultilevel"/>
    <w:tmpl w:val="BA9098A8"/>
    <w:lvl w:ilvl="0" w:tplc="EA4016F0">
      <w:start w:val="1"/>
      <w:numFmt w:val="decimal"/>
      <w:pStyle w:val="Heading2"/>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6D2E4122"/>
    <w:multiLevelType w:val="hybridMultilevel"/>
    <w:tmpl w:val="E2CC4924"/>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73C81F6C"/>
    <w:multiLevelType w:val="hybridMultilevel"/>
    <w:tmpl w:val="401CF7AC"/>
    <w:lvl w:ilvl="0" w:tplc="0409000F">
      <w:start w:val="1"/>
      <w:numFmt w:val="decimal"/>
      <w:lvlText w:val="%1."/>
      <w:lvlJc w:val="left"/>
      <w:pPr>
        <w:ind w:left="1496" w:hanging="360"/>
      </w:pPr>
    </w:lvl>
    <w:lvl w:ilvl="1" w:tplc="04090019" w:tentative="1">
      <w:start w:val="1"/>
      <w:numFmt w:val="lowerLetter"/>
      <w:lvlText w:val="%2."/>
      <w:lvlJc w:val="left"/>
      <w:pPr>
        <w:ind w:left="2216" w:hanging="360"/>
      </w:pPr>
    </w:lvl>
    <w:lvl w:ilvl="2" w:tplc="0409001B" w:tentative="1">
      <w:start w:val="1"/>
      <w:numFmt w:val="lowerRoman"/>
      <w:lvlText w:val="%3."/>
      <w:lvlJc w:val="right"/>
      <w:pPr>
        <w:ind w:left="2936" w:hanging="180"/>
      </w:pPr>
    </w:lvl>
    <w:lvl w:ilvl="3" w:tplc="0409000F" w:tentative="1">
      <w:start w:val="1"/>
      <w:numFmt w:val="decimal"/>
      <w:lvlText w:val="%4."/>
      <w:lvlJc w:val="left"/>
      <w:pPr>
        <w:ind w:left="3656" w:hanging="360"/>
      </w:pPr>
    </w:lvl>
    <w:lvl w:ilvl="4" w:tplc="04090019" w:tentative="1">
      <w:start w:val="1"/>
      <w:numFmt w:val="lowerLetter"/>
      <w:lvlText w:val="%5."/>
      <w:lvlJc w:val="left"/>
      <w:pPr>
        <w:ind w:left="4376" w:hanging="360"/>
      </w:pPr>
    </w:lvl>
    <w:lvl w:ilvl="5" w:tplc="0409001B" w:tentative="1">
      <w:start w:val="1"/>
      <w:numFmt w:val="lowerRoman"/>
      <w:lvlText w:val="%6."/>
      <w:lvlJc w:val="right"/>
      <w:pPr>
        <w:ind w:left="5096" w:hanging="180"/>
      </w:pPr>
    </w:lvl>
    <w:lvl w:ilvl="6" w:tplc="0409000F" w:tentative="1">
      <w:start w:val="1"/>
      <w:numFmt w:val="decimal"/>
      <w:lvlText w:val="%7."/>
      <w:lvlJc w:val="left"/>
      <w:pPr>
        <w:ind w:left="5816" w:hanging="360"/>
      </w:pPr>
    </w:lvl>
    <w:lvl w:ilvl="7" w:tplc="04090019" w:tentative="1">
      <w:start w:val="1"/>
      <w:numFmt w:val="lowerLetter"/>
      <w:lvlText w:val="%8."/>
      <w:lvlJc w:val="left"/>
      <w:pPr>
        <w:ind w:left="6536" w:hanging="360"/>
      </w:pPr>
    </w:lvl>
    <w:lvl w:ilvl="8" w:tplc="0409001B" w:tentative="1">
      <w:start w:val="1"/>
      <w:numFmt w:val="lowerRoman"/>
      <w:lvlText w:val="%9."/>
      <w:lvlJc w:val="right"/>
      <w:pPr>
        <w:ind w:left="7256" w:hanging="180"/>
      </w:pPr>
    </w:lvl>
  </w:abstractNum>
  <w:abstractNum w:abstractNumId="12" w15:restartNumberingAfterBreak="0">
    <w:nsid w:val="74886034"/>
    <w:multiLevelType w:val="hybridMultilevel"/>
    <w:tmpl w:val="DE366F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973767F"/>
    <w:multiLevelType w:val="hybridMultilevel"/>
    <w:tmpl w:val="BE148B2E"/>
    <w:lvl w:ilvl="0" w:tplc="A9B89BBA">
      <w:start w:val="1"/>
      <w:numFmt w:val="decimal"/>
      <w:lvlText w:val="Supplementary Table %1."/>
      <w:lvlJc w:val="left"/>
      <w:pPr>
        <w:ind w:left="36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7A3172FF"/>
    <w:multiLevelType w:val="hybridMultilevel"/>
    <w:tmpl w:val="50228E2A"/>
    <w:lvl w:ilvl="0" w:tplc="623619A2">
      <w:start w:val="1"/>
      <w:numFmt w:val="lowerLetter"/>
      <w:pStyle w:val="Heading3"/>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3"/>
  </w:num>
  <w:num w:numId="3">
    <w:abstractNumId w:val="13"/>
  </w:num>
  <w:num w:numId="4">
    <w:abstractNumId w:val="5"/>
  </w:num>
  <w:num w:numId="5">
    <w:abstractNumId w:val="7"/>
  </w:num>
  <w:num w:numId="6">
    <w:abstractNumId w:val="14"/>
  </w:num>
  <w:num w:numId="7">
    <w:abstractNumId w:val="2"/>
  </w:num>
  <w:num w:numId="8">
    <w:abstractNumId w:val="4"/>
  </w:num>
  <w:num w:numId="9">
    <w:abstractNumId w:val="11"/>
  </w:num>
  <w:num w:numId="10">
    <w:abstractNumId w:val="6"/>
  </w:num>
  <w:num w:numId="11">
    <w:abstractNumId w:val="8"/>
  </w:num>
  <w:num w:numId="12">
    <w:abstractNumId w:val="9"/>
  </w:num>
  <w:num w:numId="13">
    <w:abstractNumId w:val="14"/>
  </w:num>
  <w:num w:numId="14">
    <w:abstractNumId w:val="9"/>
  </w:num>
  <w:num w:numId="15">
    <w:abstractNumId w:val="1"/>
  </w:num>
  <w:num w:numId="16">
    <w:abstractNumId w:val="12"/>
  </w:num>
  <w:num w:numId="17">
    <w:abstractNumId w:val="10"/>
  </w:num>
  <w:num w:numId="18">
    <w:abstractNumId w:val="14"/>
  </w:num>
  <w:num w:numId="19">
    <w:abstractNumId w:val="14"/>
  </w:num>
  <w:num w:numId="20">
    <w:abstractNumId w:val="14"/>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94"/>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ife Science Allia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t2tvs0jpxwzrepsa0ve0rkxe2aae0fd5ww&quot;&gt;Aging-Converted&lt;record-ids&gt;&lt;item&gt;228&lt;/item&gt;&lt;item&gt;276&lt;/item&gt;&lt;item&gt;278&lt;/item&gt;&lt;item&gt;281&lt;/item&gt;&lt;item&gt;300&lt;/item&gt;&lt;item&gt;301&lt;/item&gt;&lt;item&gt;546&lt;/item&gt;&lt;item&gt;603&lt;/item&gt;&lt;item&gt;665&lt;/item&gt;&lt;item&gt;673&lt;/item&gt;&lt;item&gt;684&lt;/item&gt;&lt;item&gt;700&lt;/item&gt;&lt;item&gt;701&lt;/item&gt;&lt;item&gt;705&lt;/item&gt;&lt;item&gt;708&lt;/item&gt;&lt;item&gt;714&lt;/item&gt;&lt;item&gt;721&lt;/item&gt;&lt;/record-ids&gt;&lt;/item&gt;&lt;/Libraries&gt;"/>
  </w:docVars>
  <w:rsids>
    <w:rsidRoot w:val="003C4728"/>
    <w:rsid w:val="00004DA2"/>
    <w:rsid w:val="000074F8"/>
    <w:rsid w:val="0001470F"/>
    <w:rsid w:val="000217F1"/>
    <w:rsid w:val="000306F1"/>
    <w:rsid w:val="00033A07"/>
    <w:rsid w:val="00035344"/>
    <w:rsid w:val="00035C56"/>
    <w:rsid w:val="00042591"/>
    <w:rsid w:val="000439AF"/>
    <w:rsid w:val="00050457"/>
    <w:rsid w:val="00050C70"/>
    <w:rsid w:val="00052291"/>
    <w:rsid w:val="00056010"/>
    <w:rsid w:val="000638AC"/>
    <w:rsid w:val="0008040F"/>
    <w:rsid w:val="00081541"/>
    <w:rsid w:val="00090871"/>
    <w:rsid w:val="0009664F"/>
    <w:rsid w:val="000A1F03"/>
    <w:rsid w:val="000A3B11"/>
    <w:rsid w:val="000A49DC"/>
    <w:rsid w:val="000A4C98"/>
    <w:rsid w:val="000A7981"/>
    <w:rsid w:val="000B3964"/>
    <w:rsid w:val="000B79F7"/>
    <w:rsid w:val="000C00BC"/>
    <w:rsid w:val="000C4051"/>
    <w:rsid w:val="000D17AA"/>
    <w:rsid w:val="000D3324"/>
    <w:rsid w:val="000D4F46"/>
    <w:rsid w:val="000D7BED"/>
    <w:rsid w:val="000E2D9A"/>
    <w:rsid w:val="000E2F53"/>
    <w:rsid w:val="000F6522"/>
    <w:rsid w:val="000F78FE"/>
    <w:rsid w:val="00102F4B"/>
    <w:rsid w:val="001107F4"/>
    <w:rsid w:val="00110A14"/>
    <w:rsid w:val="001131AD"/>
    <w:rsid w:val="0012036A"/>
    <w:rsid w:val="00122D8B"/>
    <w:rsid w:val="00124B63"/>
    <w:rsid w:val="0013052A"/>
    <w:rsid w:val="00130D57"/>
    <w:rsid w:val="00131974"/>
    <w:rsid w:val="00135349"/>
    <w:rsid w:val="00136C5B"/>
    <w:rsid w:val="001463CC"/>
    <w:rsid w:val="0016231E"/>
    <w:rsid w:val="00162655"/>
    <w:rsid w:val="001636CA"/>
    <w:rsid w:val="00163869"/>
    <w:rsid w:val="00171469"/>
    <w:rsid w:val="001970D8"/>
    <w:rsid w:val="001A0CCF"/>
    <w:rsid w:val="001A1304"/>
    <w:rsid w:val="001C562B"/>
    <w:rsid w:val="001D39E1"/>
    <w:rsid w:val="001D4EBF"/>
    <w:rsid w:val="001D549A"/>
    <w:rsid w:val="001D5FEF"/>
    <w:rsid w:val="001D6758"/>
    <w:rsid w:val="001E195B"/>
    <w:rsid w:val="001E34C5"/>
    <w:rsid w:val="001E4CD8"/>
    <w:rsid w:val="001F1156"/>
    <w:rsid w:val="001F2214"/>
    <w:rsid w:val="001F53BA"/>
    <w:rsid w:val="001F547B"/>
    <w:rsid w:val="001F5484"/>
    <w:rsid w:val="002016A7"/>
    <w:rsid w:val="002032E5"/>
    <w:rsid w:val="00204F18"/>
    <w:rsid w:val="00207084"/>
    <w:rsid w:val="0021232F"/>
    <w:rsid w:val="00230EC4"/>
    <w:rsid w:val="00234F80"/>
    <w:rsid w:val="00244ADF"/>
    <w:rsid w:val="00250B51"/>
    <w:rsid w:val="00251CCD"/>
    <w:rsid w:val="0025739A"/>
    <w:rsid w:val="002607DA"/>
    <w:rsid w:val="00262545"/>
    <w:rsid w:val="0026451B"/>
    <w:rsid w:val="0027134E"/>
    <w:rsid w:val="00271C23"/>
    <w:rsid w:val="00277A4C"/>
    <w:rsid w:val="0028745A"/>
    <w:rsid w:val="002906A5"/>
    <w:rsid w:val="00293D50"/>
    <w:rsid w:val="00293EDB"/>
    <w:rsid w:val="00293F32"/>
    <w:rsid w:val="00297FAA"/>
    <w:rsid w:val="002A023A"/>
    <w:rsid w:val="002A168B"/>
    <w:rsid w:val="002A6662"/>
    <w:rsid w:val="002A7648"/>
    <w:rsid w:val="002C7E6E"/>
    <w:rsid w:val="002D6090"/>
    <w:rsid w:val="002D678F"/>
    <w:rsid w:val="002E6E52"/>
    <w:rsid w:val="002E7979"/>
    <w:rsid w:val="00301090"/>
    <w:rsid w:val="00304CE3"/>
    <w:rsid w:val="00304F01"/>
    <w:rsid w:val="003138E6"/>
    <w:rsid w:val="00316926"/>
    <w:rsid w:val="00317EB7"/>
    <w:rsid w:val="00324F6B"/>
    <w:rsid w:val="00336732"/>
    <w:rsid w:val="00341568"/>
    <w:rsid w:val="00341E5A"/>
    <w:rsid w:val="00343276"/>
    <w:rsid w:val="0034414A"/>
    <w:rsid w:val="003455CC"/>
    <w:rsid w:val="003473CE"/>
    <w:rsid w:val="0036411E"/>
    <w:rsid w:val="00364A4C"/>
    <w:rsid w:val="00376A91"/>
    <w:rsid w:val="00376C42"/>
    <w:rsid w:val="00380137"/>
    <w:rsid w:val="00380310"/>
    <w:rsid w:val="00385AF7"/>
    <w:rsid w:val="00385E41"/>
    <w:rsid w:val="00394992"/>
    <w:rsid w:val="00396C82"/>
    <w:rsid w:val="003A58F6"/>
    <w:rsid w:val="003B6D5D"/>
    <w:rsid w:val="003C2571"/>
    <w:rsid w:val="003C2D02"/>
    <w:rsid w:val="003C4728"/>
    <w:rsid w:val="003D2DB6"/>
    <w:rsid w:val="003D3A3A"/>
    <w:rsid w:val="003D3DA6"/>
    <w:rsid w:val="003D69E6"/>
    <w:rsid w:val="003E0C3A"/>
    <w:rsid w:val="003E4B5F"/>
    <w:rsid w:val="003F2D2C"/>
    <w:rsid w:val="003F3358"/>
    <w:rsid w:val="003F3DE4"/>
    <w:rsid w:val="004015AE"/>
    <w:rsid w:val="00403601"/>
    <w:rsid w:val="00405596"/>
    <w:rsid w:val="00414694"/>
    <w:rsid w:val="0041647B"/>
    <w:rsid w:val="00424DCE"/>
    <w:rsid w:val="0043596A"/>
    <w:rsid w:val="0043610D"/>
    <w:rsid w:val="0043789A"/>
    <w:rsid w:val="004435BD"/>
    <w:rsid w:val="004567C2"/>
    <w:rsid w:val="0046571C"/>
    <w:rsid w:val="00467919"/>
    <w:rsid w:val="00477FA1"/>
    <w:rsid w:val="0048485C"/>
    <w:rsid w:val="00491CB5"/>
    <w:rsid w:val="00497B35"/>
    <w:rsid w:val="004A547F"/>
    <w:rsid w:val="004A62E6"/>
    <w:rsid w:val="004B2EA0"/>
    <w:rsid w:val="004C29DA"/>
    <w:rsid w:val="004D40F1"/>
    <w:rsid w:val="004D6A04"/>
    <w:rsid w:val="004D7DF6"/>
    <w:rsid w:val="004F03F7"/>
    <w:rsid w:val="004F16C7"/>
    <w:rsid w:val="004F4AF0"/>
    <w:rsid w:val="00503118"/>
    <w:rsid w:val="00507D2F"/>
    <w:rsid w:val="00511347"/>
    <w:rsid w:val="00515796"/>
    <w:rsid w:val="0053508A"/>
    <w:rsid w:val="00553BD8"/>
    <w:rsid w:val="0055742A"/>
    <w:rsid w:val="005764B4"/>
    <w:rsid w:val="0058679E"/>
    <w:rsid w:val="005878DE"/>
    <w:rsid w:val="005918B7"/>
    <w:rsid w:val="00593CA8"/>
    <w:rsid w:val="00594DCA"/>
    <w:rsid w:val="00594E69"/>
    <w:rsid w:val="00594FE0"/>
    <w:rsid w:val="005A660F"/>
    <w:rsid w:val="005A7D7F"/>
    <w:rsid w:val="005B006C"/>
    <w:rsid w:val="005B2532"/>
    <w:rsid w:val="005B7F14"/>
    <w:rsid w:val="005D6034"/>
    <w:rsid w:val="005E7F37"/>
    <w:rsid w:val="005F0C14"/>
    <w:rsid w:val="005F29C5"/>
    <w:rsid w:val="00616FF7"/>
    <w:rsid w:val="00621584"/>
    <w:rsid w:val="00622904"/>
    <w:rsid w:val="00623867"/>
    <w:rsid w:val="006247FE"/>
    <w:rsid w:val="0063019E"/>
    <w:rsid w:val="00631B19"/>
    <w:rsid w:val="006346DC"/>
    <w:rsid w:val="00634EEC"/>
    <w:rsid w:val="00637917"/>
    <w:rsid w:val="00641167"/>
    <w:rsid w:val="00643269"/>
    <w:rsid w:val="00644B59"/>
    <w:rsid w:val="00651453"/>
    <w:rsid w:val="00654B8F"/>
    <w:rsid w:val="00656216"/>
    <w:rsid w:val="00667749"/>
    <w:rsid w:val="006716FA"/>
    <w:rsid w:val="00674CAE"/>
    <w:rsid w:val="00675CA7"/>
    <w:rsid w:val="00681855"/>
    <w:rsid w:val="006841C4"/>
    <w:rsid w:val="00686038"/>
    <w:rsid w:val="006963EB"/>
    <w:rsid w:val="006A3602"/>
    <w:rsid w:val="006A38DB"/>
    <w:rsid w:val="006B4F45"/>
    <w:rsid w:val="006B631D"/>
    <w:rsid w:val="006B6B0F"/>
    <w:rsid w:val="006C12A0"/>
    <w:rsid w:val="006D4F39"/>
    <w:rsid w:val="006D6E0D"/>
    <w:rsid w:val="006E20D3"/>
    <w:rsid w:val="006E731D"/>
    <w:rsid w:val="006F4742"/>
    <w:rsid w:val="006F4C96"/>
    <w:rsid w:val="006F69E5"/>
    <w:rsid w:val="007000DD"/>
    <w:rsid w:val="007011C3"/>
    <w:rsid w:val="00702385"/>
    <w:rsid w:val="00706BA3"/>
    <w:rsid w:val="00717F86"/>
    <w:rsid w:val="00722015"/>
    <w:rsid w:val="007237FA"/>
    <w:rsid w:val="00723B8D"/>
    <w:rsid w:val="007243ED"/>
    <w:rsid w:val="0073123A"/>
    <w:rsid w:val="00744639"/>
    <w:rsid w:val="00744FC7"/>
    <w:rsid w:val="0075102F"/>
    <w:rsid w:val="00751AF6"/>
    <w:rsid w:val="007520D8"/>
    <w:rsid w:val="007640E6"/>
    <w:rsid w:val="00773493"/>
    <w:rsid w:val="007750AB"/>
    <w:rsid w:val="0077615B"/>
    <w:rsid w:val="0078389D"/>
    <w:rsid w:val="00787F10"/>
    <w:rsid w:val="00794C19"/>
    <w:rsid w:val="0079689F"/>
    <w:rsid w:val="007A6DC7"/>
    <w:rsid w:val="007B2292"/>
    <w:rsid w:val="007B51F7"/>
    <w:rsid w:val="007B6FB3"/>
    <w:rsid w:val="007C016C"/>
    <w:rsid w:val="007C5432"/>
    <w:rsid w:val="007D2860"/>
    <w:rsid w:val="007D44B4"/>
    <w:rsid w:val="007E488F"/>
    <w:rsid w:val="007E529F"/>
    <w:rsid w:val="007E73BA"/>
    <w:rsid w:val="007F15F9"/>
    <w:rsid w:val="007F1AF7"/>
    <w:rsid w:val="007F7915"/>
    <w:rsid w:val="008045EC"/>
    <w:rsid w:val="00804FF0"/>
    <w:rsid w:val="00805FDC"/>
    <w:rsid w:val="008064E8"/>
    <w:rsid w:val="00816E3E"/>
    <w:rsid w:val="00830409"/>
    <w:rsid w:val="00847BFA"/>
    <w:rsid w:val="008508A8"/>
    <w:rsid w:val="008531C3"/>
    <w:rsid w:val="00854C20"/>
    <w:rsid w:val="00861858"/>
    <w:rsid w:val="0086286B"/>
    <w:rsid w:val="00874BC5"/>
    <w:rsid w:val="00876CD5"/>
    <w:rsid w:val="00886904"/>
    <w:rsid w:val="00886E6F"/>
    <w:rsid w:val="00892CC9"/>
    <w:rsid w:val="008A11FA"/>
    <w:rsid w:val="008A1487"/>
    <w:rsid w:val="008A229F"/>
    <w:rsid w:val="008A72F8"/>
    <w:rsid w:val="008B2574"/>
    <w:rsid w:val="008C2050"/>
    <w:rsid w:val="008C2DA4"/>
    <w:rsid w:val="008C57AB"/>
    <w:rsid w:val="008D0289"/>
    <w:rsid w:val="008D428A"/>
    <w:rsid w:val="008D50E8"/>
    <w:rsid w:val="008D56EB"/>
    <w:rsid w:val="008E0D15"/>
    <w:rsid w:val="008E1386"/>
    <w:rsid w:val="008E3D0E"/>
    <w:rsid w:val="008F0BA4"/>
    <w:rsid w:val="008F0EB3"/>
    <w:rsid w:val="008F3647"/>
    <w:rsid w:val="008F3B75"/>
    <w:rsid w:val="008F6680"/>
    <w:rsid w:val="00900B89"/>
    <w:rsid w:val="009066B8"/>
    <w:rsid w:val="00906BEC"/>
    <w:rsid w:val="00913855"/>
    <w:rsid w:val="00914369"/>
    <w:rsid w:val="00922ED1"/>
    <w:rsid w:val="0092348A"/>
    <w:rsid w:val="00923A06"/>
    <w:rsid w:val="00926C6D"/>
    <w:rsid w:val="00930240"/>
    <w:rsid w:val="00931E84"/>
    <w:rsid w:val="00934E61"/>
    <w:rsid w:val="009439F0"/>
    <w:rsid w:val="0095268B"/>
    <w:rsid w:val="009615AD"/>
    <w:rsid w:val="0096447F"/>
    <w:rsid w:val="00966EB9"/>
    <w:rsid w:val="00970F08"/>
    <w:rsid w:val="00973886"/>
    <w:rsid w:val="009745E8"/>
    <w:rsid w:val="00975834"/>
    <w:rsid w:val="0097680B"/>
    <w:rsid w:val="00986FC0"/>
    <w:rsid w:val="00995B08"/>
    <w:rsid w:val="009A0C56"/>
    <w:rsid w:val="009A217D"/>
    <w:rsid w:val="009A2742"/>
    <w:rsid w:val="009A5D3C"/>
    <w:rsid w:val="009B10B7"/>
    <w:rsid w:val="009B5F89"/>
    <w:rsid w:val="009C411F"/>
    <w:rsid w:val="009C715B"/>
    <w:rsid w:val="009D4A5C"/>
    <w:rsid w:val="009F30B3"/>
    <w:rsid w:val="009F5AED"/>
    <w:rsid w:val="009F6C81"/>
    <w:rsid w:val="00A00A9E"/>
    <w:rsid w:val="00A00C07"/>
    <w:rsid w:val="00A06027"/>
    <w:rsid w:val="00A066B4"/>
    <w:rsid w:val="00A07611"/>
    <w:rsid w:val="00A0761D"/>
    <w:rsid w:val="00A13510"/>
    <w:rsid w:val="00A2677E"/>
    <w:rsid w:val="00A30245"/>
    <w:rsid w:val="00A31104"/>
    <w:rsid w:val="00A32B44"/>
    <w:rsid w:val="00A32E63"/>
    <w:rsid w:val="00A37938"/>
    <w:rsid w:val="00A40926"/>
    <w:rsid w:val="00A45ADF"/>
    <w:rsid w:val="00A46A85"/>
    <w:rsid w:val="00A510BE"/>
    <w:rsid w:val="00A528CE"/>
    <w:rsid w:val="00A56E14"/>
    <w:rsid w:val="00A571B1"/>
    <w:rsid w:val="00A640F3"/>
    <w:rsid w:val="00A83A88"/>
    <w:rsid w:val="00A926A1"/>
    <w:rsid w:val="00A94917"/>
    <w:rsid w:val="00A95522"/>
    <w:rsid w:val="00AA2FAE"/>
    <w:rsid w:val="00AA6D49"/>
    <w:rsid w:val="00AA78E4"/>
    <w:rsid w:val="00AB0F80"/>
    <w:rsid w:val="00AB57B8"/>
    <w:rsid w:val="00AC1AC0"/>
    <w:rsid w:val="00AC3B3A"/>
    <w:rsid w:val="00AD19B5"/>
    <w:rsid w:val="00AD3DBB"/>
    <w:rsid w:val="00AE51A3"/>
    <w:rsid w:val="00AE651F"/>
    <w:rsid w:val="00B025B9"/>
    <w:rsid w:val="00B0470B"/>
    <w:rsid w:val="00B07088"/>
    <w:rsid w:val="00B17997"/>
    <w:rsid w:val="00B25102"/>
    <w:rsid w:val="00B30031"/>
    <w:rsid w:val="00B3735E"/>
    <w:rsid w:val="00B400C1"/>
    <w:rsid w:val="00B407B1"/>
    <w:rsid w:val="00B40C3F"/>
    <w:rsid w:val="00B4647A"/>
    <w:rsid w:val="00B51828"/>
    <w:rsid w:val="00B51DD3"/>
    <w:rsid w:val="00B6197E"/>
    <w:rsid w:val="00B61BFA"/>
    <w:rsid w:val="00B63EB4"/>
    <w:rsid w:val="00B66130"/>
    <w:rsid w:val="00B665B2"/>
    <w:rsid w:val="00B702AF"/>
    <w:rsid w:val="00B74E68"/>
    <w:rsid w:val="00B75ED6"/>
    <w:rsid w:val="00B77988"/>
    <w:rsid w:val="00B77D4E"/>
    <w:rsid w:val="00B8124C"/>
    <w:rsid w:val="00B839F9"/>
    <w:rsid w:val="00B83EAC"/>
    <w:rsid w:val="00B94DFB"/>
    <w:rsid w:val="00BA09F2"/>
    <w:rsid w:val="00BA36B5"/>
    <w:rsid w:val="00BA3AC3"/>
    <w:rsid w:val="00BA3CB8"/>
    <w:rsid w:val="00BA4215"/>
    <w:rsid w:val="00BA4281"/>
    <w:rsid w:val="00BA54AB"/>
    <w:rsid w:val="00BA6940"/>
    <w:rsid w:val="00BA7DC5"/>
    <w:rsid w:val="00BB47EF"/>
    <w:rsid w:val="00BB737E"/>
    <w:rsid w:val="00BD761C"/>
    <w:rsid w:val="00BE5138"/>
    <w:rsid w:val="00BF292A"/>
    <w:rsid w:val="00C044F0"/>
    <w:rsid w:val="00C0648C"/>
    <w:rsid w:val="00C1135A"/>
    <w:rsid w:val="00C16A14"/>
    <w:rsid w:val="00C242AF"/>
    <w:rsid w:val="00C268EE"/>
    <w:rsid w:val="00C26C95"/>
    <w:rsid w:val="00C27332"/>
    <w:rsid w:val="00C315A0"/>
    <w:rsid w:val="00C32C96"/>
    <w:rsid w:val="00C4165F"/>
    <w:rsid w:val="00C53ED5"/>
    <w:rsid w:val="00C62356"/>
    <w:rsid w:val="00C633DF"/>
    <w:rsid w:val="00C65B57"/>
    <w:rsid w:val="00C67745"/>
    <w:rsid w:val="00C71E74"/>
    <w:rsid w:val="00C802E2"/>
    <w:rsid w:val="00C806C6"/>
    <w:rsid w:val="00C9254C"/>
    <w:rsid w:val="00C92C35"/>
    <w:rsid w:val="00C950A5"/>
    <w:rsid w:val="00C97887"/>
    <w:rsid w:val="00CA3082"/>
    <w:rsid w:val="00CA559C"/>
    <w:rsid w:val="00CB0B0A"/>
    <w:rsid w:val="00CB147C"/>
    <w:rsid w:val="00CB311D"/>
    <w:rsid w:val="00CB4081"/>
    <w:rsid w:val="00CB4C73"/>
    <w:rsid w:val="00CB648A"/>
    <w:rsid w:val="00CB6F5D"/>
    <w:rsid w:val="00CC0BD4"/>
    <w:rsid w:val="00CC3C37"/>
    <w:rsid w:val="00CC423D"/>
    <w:rsid w:val="00CC501C"/>
    <w:rsid w:val="00CD173A"/>
    <w:rsid w:val="00CD5D3B"/>
    <w:rsid w:val="00CE41E3"/>
    <w:rsid w:val="00CE606C"/>
    <w:rsid w:val="00CE6DEA"/>
    <w:rsid w:val="00CF108F"/>
    <w:rsid w:val="00CF1465"/>
    <w:rsid w:val="00CF2BD3"/>
    <w:rsid w:val="00D012BB"/>
    <w:rsid w:val="00D04EC8"/>
    <w:rsid w:val="00D05127"/>
    <w:rsid w:val="00D11671"/>
    <w:rsid w:val="00D122C7"/>
    <w:rsid w:val="00D140B6"/>
    <w:rsid w:val="00D2173B"/>
    <w:rsid w:val="00D22F63"/>
    <w:rsid w:val="00D23DD4"/>
    <w:rsid w:val="00D2513C"/>
    <w:rsid w:val="00D32191"/>
    <w:rsid w:val="00D34E1D"/>
    <w:rsid w:val="00D363FC"/>
    <w:rsid w:val="00D3768A"/>
    <w:rsid w:val="00D43D94"/>
    <w:rsid w:val="00D449E5"/>
    <w:rsid w:val="00D509C0"/>
    <w:rsid w:val="00D51888"/>
    <w:rsid w:val="00D608E7"/>
    <w:rsid w:val="00D61847"/>
    <w:rsid w:val="00D625B3"/>
    <w:rsid w:val="00D630AD"/>
    <w:rsid w:val="00D66A3F"/>
    <w:rsid w:val="00D66B5C"/>
    <w:rsid w:val="00D67749"/>
    <w:rsid w:val="00D679AF"/>
    <w:rsid w:val="00D74A36"/>
    <w:rsid w:val="00D76F2B"/>
    <w:rsid w:val="00D77F85"/>
    <w:rsid w:val="00D80275"/>
    <w:rsid w:val="00D81310"/>
    <w:rsid w:val="00D8230D"/>
    <w:rsid w:val="00D9210C"/>
    <w:rsid w:val="00DA06E2"/>
    <w:rsid w:val="00DA0B05"/>
    <w:rsid w:val="00DA13E4"/>
    <w:rsid w:val="00DA2659"/>
    <w:rsid w:val="00DB0D2C"/>
    <w:rsid w:val="00DB4182"/>
    <w:rsid w:val="00DB4B31"/>
    <w:rsid w:val="00DB4C05"/>
    <w:rsid w:val="00DC63F3"/>
    <w:rsid w:val="00DC7221"/>
    <w:rsid w:val="00DD1253"/>
    <w:rsid w:val="00DD3E3B"/>
    <w:rsid w:val="00DD4229"/>
    <w:rsid w:val="00DD4772"/>
    <w:rsid w:val="00DD7C74"/>
    <w:rsid w:val="00DE28CB"/>
    <w:rsid w:val="00DE37F9"/>
    <w:rsid w:val="00DE54E0"/>
    <w:rsid w:val="00DE653D"/>
    <w:rsid w:val="00DF2A7A"/>
    <w:rsid w:val="00DF4EB9"/>
    <w:rsid w:val="00DF7489"/>
    <w:rsid w:val="00E05CE2"/>
    <w:rsid w:val="00E05EFB"/>
    <w:rsid w:val="00E10BB8"/>
    <w:rsid w:val="00E10F27"/>
    <w:rsid w:val="00E13E00"/>
    <w:rsid w:val="00E140AF"/>
    <w:rsid w:val="00E20E3C"/>
    <w:rsid w:val="00E22FB8"/>
    <w:rsid w:val="00E27385"/>
    <w:rsid w:val="00E3076B"/>
    <w:rsid w:val="00E318BF"/>
    <w:rsid w:val="00E3400C"/>
    <w:rsid w:val="00E40628"/>
    <w:rsid w:val="00E41A67"/>
    <w:rsid w:val="00E47FB5"/>
    <w:rsid w:val="00E512CB"/>
    <w:rsid w:val="00E57086"/>
    <w:rsid w:val="00E63EFB"/>
    <w:rsid w:val="00E679F7"/>
    <w:rsid w:val="00E7068F"/>
    <w:rsid w:val="00E72762"/>
    <w:rsid w:val="00E81C2A"/>
    <w:rsid w:val="00E851AE"/>
    <w:rsid w:val="00E87C79"/>
    <w:rsid w:val="00E96D7C"/>
    <w:rsid w:val="00EA04D1"/>
    <w:rsid w:val="00EA0720"/>
    <w:rsid w:val="00EA2776"/>
    <w:rsid w:val="00EA5674"/>
    <w:rsid w:val="00EA721E"/>
    <w:rsid w:val="00EB3F7F"/>
    <w:rsid w:val="00EB60FB"/>
    <w:rsid w:val="00EB6F5D"/>
    <w:rsid w:val="00EC0295"/>
    <w:rsid w:val="00ED2C80"/>
    <w:rsid w:val="00ED2D1E"/>
    <w:rsid w:val="00ED7377"/>
    <w:rsid w:val="00EE5046"/>
    <w:rsid w:val="00EE6385"/>
    <w:rsid w:val="00EE7573"/>
    <w:rsid w:val="00EF1805"/>
    <w:rsid w:val="00F04A47"/>
    <w:rsid w:val="00F112A9"/>
    <w:rsid w:val="00F125BF"/>
    <w:rsid w:val="00F16B0C"/>
    <w:rsid w:val="00F21EE6"/>
    <w:rsid w:val="00F30166"/>
    <w:rsid w:val="00F310E0"/>
    <w:rsid w:val="00F344B5"/>
    <w:rsid w:val="00F41324"/>
    <w:rsid w:val="00F651E6"/>
    <w:rsid w:val="00F67173"/>
    <w:rsid w:val="00F718CB"/>
    <w:rsid w:val="00F776C6"/>
    <w:rsid w:val="00F817D5"/>
    <w:rsid w:val="00F91A11"/>
    <w:rsid w:val="00F925A0"/>
    <w:rsid w:val="00FA15C3"/>
    <w:rsid w:val="00FA7AF0"/>
    <w:rsid w:val="00FB4701"/>
    <w:rsid w:val="00FB7AD9"/>
    <w:rsid w:val="00FF6C2B"/>
    <w:rsid w:val="00FF7996"/>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4FD6A6"/>
  <w14:defaultImageDpi w14:val="32767"/>
  <w15:chartTrackingRefBased/>
  <w15:docId w15:val="{BFC4928F-5F0A-6049-BC94-EFF52629C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4728"/>
    <w:pPr>
      <w:spacing w:line="312" w:lineRule="auto"/>
      <w:jc w:val="both"/>
    </w:pPr>
    <w:rPr>
      <w:rFonts w:ascii="Times New Roman" w:hAnsi="Times New Roman"/>
      <w:lang w:val="en-US" w:eastAsia="en-US"/>
    </w:rPr>
  </w:style>
  <w:style w:type="paragraph" w:styleId="Heading1">
    <w:name w:val="heading 1"/>
    <w:basedOn w:val="Normal"/>
    <w:next w:val="Normal"/>
    <w:link w:val="Heading1Char"/>
    <w:uiPriority w:val="9"/>
    <w:qFormat/>
    <w:rsid w:val="008F0BA4"/>
    <w:pPr>
      <w:keepNext/>
      <w:keepLines/>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8F0BA4"/>
    <w:pPr>
      <w:keepNext/>
      <w:keepLines/>
      <w:numPr>
        <w:numId w:val="12"/>
      </w:numPr>
      <w:spacing w:before="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8F0BA4"/>
    <w:pPr>
      <w:keepNext/>
      <w:keepLines/>
      <w:numPr>
        <w:numId w:val="6"/>
      </w:numPr>
      <w:spacing w:before="40"/>
      <w:outlineLvl w:val="2"/>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50A5"/>
    <w:pPr>
      <w:ind w:left="720"/>
      <w:contextualSpacing/>
    </w:pPr>
  </w:style>
  <w:style w:type="table" w:styleId="TableGrid">
    <w:name w:val="Table Grid"/>
    <w:basedOn w:val="TableNormal"/>
    <w:uiPriority w:val="39"/>
    <w:rsid w:val="00B839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5">
    <w:name w:val="Grid Table 1 Light Accent 5"/>
    <w:basedOn w:val="TableNormal"/>
    <w:uiPriority w:val="46"/>
    <w:rsid w:val="00751AF6"/>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4-Accent5">
    <w:name w:val="Grid Table 4 Accent 5"/>
    <w:basedOn w:val="TableNormal"/>
    <w:uiPriority w:val="49"/>
    <w:rsid w:val="00751AF6"/>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BalloonText">
    <w:name w:val="Balloon Text"/>
    <w:basedOn w:val="Normal"/>
    <w:link w:val="BalloonTextChar"/>
    <w:uiPriority w:val="99"/>
    <w:semiHidden/>
    <w:unhideWhenUsed/>
    <w:rsid w:val="00301090"/>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301090"/>
    <w:rPr>
      <w:rFonts w:ascii="Times New Roman" w:hAnsi="Times New Roman" w:cs="Times New Roman"/>
      <w:sz w:val="18"/>
      <w:szCs w:val="18"/>
      <w:lang w:val="en-US" w:eastAsia="en-US"/>
    </w:rPr>
  </w:style>
  <w:style w:type="paragraph" w:styleId="Footer">
    <w:name w:val="footer"/>
    <w:basedOn w:val="Normal"/>
    <w:link w:val="FooterChar"/>
    <w:uiPriority w:val="99"/>
    <w:unhideWhenUsed/>
    <w:rsid w:val="00250B51"/>
    <w:pPr>
      <w:tabs>
        <w:tab w:val="center" w:pos="4536"/>
        <w:tab w:val="right" w:pos="9072"/>
      </w:tabs>
      <w:spacing w:line="240" w:lineRule="auto"/>
    </w:pPr>
  </w:style>
  <w:style w:type="character" w:customStyle="1" w:styleId="FooterChar">
    <w:name w:val="Footer Char"/>
    <w:basedOn w:val="DefaultParagraphFont"/>
    <w:link w:val="Footer"/>
    <w:uiPriority w:val="99"/>
    <w:rsid w:val="00250B51"/>
    <w:rPr>
      <w:rFonts w:ascii="Times New Roman" w:hAnsi="Times New Roman"/>
      <w:lang w:val="en-US" w:eastAsia="en-US"/>
    </w:rPr>
  </w:style>
  <w:style w:type="character" w:styleId="PageNumber">
    <w:name w:val="page number"/>
    <w:basedOn w:val="DefaultParagraphFont"/>
    <w:uiPriority w:val="99"/>
    <w:semiHidden/>
    <w:unhideWhenUsed/>
    <w:rsid w:val="00250B51"/>
  </w:style>
  <w:style w:type="character" w:customStyle="1" w:styleId="Heading2Char">
    <w:name w:val="Heading 2 Char"/>
    <w:basedOn w:val="DefaultParagraphFont"/>
    <w:link w:val="Heading2"/>
    <w:uiPriority w:val="9"/>
    <w:rsid w:val="008F0BA4"/>
    <w:rPr>
      <w:rFonts w:ascii="Times New Roman" w:eastAsiaTheme="majorEastAsia" w:hAnsi="Times New Roman" w:cstheme="majorBidi"/>
      <w:b/>
      <w:sz w:val="28"/>
      <w:szCs w:val="26"/>
      <w:lang w:val="en-US" w:eastAsia="en-US"/>
    </w:rPr>
  </w:style>
  <w:style w:type="character" w:customStyle="1" w:styleId="Heading1Char">
    <w:name w:val="Heading 1 Char"/>
    <w:basedOn w:val="DefaultParagraphFont"/>
    <w:link w:val="Heading1"/>
    <w:uiPriority w:val="9"/>
    <w:rsid w:val="008F0BA4"/>
    <w:rPr>
      <w:rFonts w:ascii="Times New Roman" w:eastAsiaTheme="majorEastAsia" w:hAnsi="Times New Roman" w:cstheme="majorBidi"/>
      <w:b/>
      <w:sz w:val="32"/>
      <w:szCs w:val="32"/>
      <w:lang w:val="en-US" w:eastAsia="en-US"/>
    </w:rPr>
  </w:style>
  <w:style w:type="character" w:customStyle="1" w:styleId="Heading3Char">
    <w:name w:val="Heading 3 Char"/>
    <w:basedOn w:val="DefaultParagraphFont"/>
    <w:link w:val="Heading3"/>
    <w:uiPriority w:val="9"/>
    <w:rsid w:val="008F0BA4"/>
    <w:rPr>
      <w:rFonts w:ascii="Times New Roman" w:eastAsiaTheme="majorEastAsia" w:hAnsi="Times New Roman" w:cstheme="majorBidi"/>
      <w:b/>
      <w:lang w:val="en-US" w:eastAsia="en-US"/>
    </w:rPr>
  </w:style>
  <w:style w:type="paragraph" w:customStyle="1" w:styleId="Text">
    <w:name w:val="Text"/>
    <w:basedOn w:val="Normal"/>
    <w:qFormat/>
    <w:rsid w:val="006963EB"/>
    <w:pPr>
      <w:spacing w:after="240"/>
      <w:ind w:firstLine="720"/>
    </w:pPr>
  </w:style>
  <w:style w:type="paragraph" w:customStyle="1" w:styleId="Text-noindent">
    <w:name w:val="Text -no indent"/>
    <w:basedOn w:val="Text"/>
    <w:qFormat/>
    <w:rsid w:val="006963EB"/>
    <w:pPr>
      <w:ind w:firstLine="0"/>
    </w:pPr>
  </w:style>
  <w:style w:type="paragraph" w:customStyle="1" w:styleId="EndNoteBibliographyTitle">
    <w:name w:val="EndNote Bibliography Title"/>
    <w:basedOn w:val="Normal"/>
    <w:link w:val="EndNoteBibliographyTitleChar"/>
    <w:rsid w:val="00E05CE2"/>
    <w:pPr>
      <w:jc w:val="center"/>
    </w:pPr>
    <w:rPr>
      <w:rFonts w:cs="Times New Roman"/>
    </w:rPr>
  </w:style>
  <w:style w:type="character" w:customStyle="1" w:styleId="EndNoteBibliographyTitleChar">
    <w:name w:val="EndNote Bibliography Title Char"/>
    <w:basedOn w:val="DefaultParagraphFont"/>
    <w:link w:val="EndNoteBibliographyTitle"/>
    <w:rsid w:val="00E05CE2"/>
    <w:rPr>
      <w:rFonts w:ascii="Times New Roman" w:hAnsi="Times New Roman" w:cs="Times New Roman"/>
      <w:lang w:val="en-US" w:eastAsia="en-US"/>
    </w:rPr>
  </w:style>
  <w:style w:type="paragraph" w:customStyle="1" w:styleId="EndNoteBibliography">
    <w:name w:val="EndNote Bibliography"/>
    <w:basedOn w:val="Normal"/>
    <w:link w:val="EndNoteBibliographyChar"/>
    <w:rsid w:val="00E05CE2"/>
    <w:pPr>
      <w:spacing w:line="240" w:lineRule="auto"/>
    </w:pPr>
    <w:rPr>
      <w:rFonts w:cs="Times New Roman"/>
    </w:rPr>
  </w:style>
  <w:style w:type="character" w:customStyle="1" w:styleId="EndNoteBibliographyChar">
    <w:name w:val="EndNote Bibliography Char"/>
    <w:basedOn w:val="DefaultParagraphFont"/>
    <w:link w:val="EndNoteBibliography"/>
    <w:rsid w:val="00E05CE2"/>
    <w:rPr>
      <w:rFonts w:ascii="Times New Roman" w:hAnsi="Times New Roman" w:cs="Times New Roman"/>
      <w:lang w:val="en-US" w:eastAsia="en-US"/>
    </w:rPr>
  </w:style>
  <w:style w:type="character" w:styleId="CommentReference">
    <w:name w:val="annotation reference"/>
    <w:basedOn w:val="DefaultParagraphFont"/>
    <w:uiPriority w:val="99"/>
    <w:semiHidden/>
    <w:unhideWhenUsed/>
    <w:rsid w:val="000D7BED"/>
    <w:rPr>
      <w:sz w:val="16"/>
      <w:szCs w:val="16"/>
    </w:rPr>
  </w:style>
  <w:style w:type="paragraph" w:styleId="CommentText">
    <w:name w:val="annotation text"/>
    <w:basedOn w:val="Normal"/>
    <w:link w:val="CommentTextChar"/>
    <w:uiPriority w:val="99"/>
    <w:semiHidden/>
    <w:unhideWhenUsed/>
    <w:rsid w:val="000D7BED"/>
    <w:pPr>
      <w:spacing w:line="240" w:lineRule="auto"/>
    </w:pPr>
    <w:rPr>
      <w:sz w:val="20"/>
      <w:szCs w:val="20"/>
    </w:rPr>
  </w:style>
  <w:style w:type="character" w:customStyle="1" w:styleId="CommentTextChar">
    <w:name w:val="Comment Text Char"/>
    <w:basedOn w:val="DefaultParagraphFont"/>
    <w:link w:val="CommentText"/>
    <w:uiPriority w:val="99"/>
    <w:semiHidden/>
    <w:rsid w:val="000D7BED"/>
    <w:rPr>
      <w:rFonts w:ascii="Times New Roman" w:hAnsi="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sid w:val="000D7BED"/>
    <w:rPr>
      <w:b/>
      <w:bCs/>
    </w:rPr>
  </w:style>
  <w:style w:type="character" w:customStyle="1" w:styleId="CommentSubjectChar">
    <w:name w:val="Comment Subject Char"/>
    <w:basedOn w:val="CommentTextChar"/>
    <w:link w:val="CommentSubject"/>
    <w:uiPriority w:val="99"/>
    <w:semiHidden/>
    <w:rsid w:val="000D7BED"/>
    <w:rPr>
      <w:rFonts w:ascii="Times New Roman" w:hAnsi="Times New Roman"/>
      <w:b/>
      <w:bCs/>
      <w:sz w:val="20"/>
      <w:szCs w:val="20"/>
      <w:lang w:val="en-US" w:eastAsia="en-US"/>
    </w:rPr>
  </w:style>
  <w:style w:type="paragraph" w:styleId="TOC1">
    <w:name w:val="toc 1"/>
    <w:basedOn w:val="Normal"/>
    <w:next w:val="Normal"/>
    <w:autoRedefine/>
    <w:uiPriority w:val="39"/>
    <w:unhideWhenUsed/>
    <w:rsid w:val="007E73BA"/>
    <w:pPr>
      <w:tabs>
        <w:tab w:val="right" w:leader="dot" w:pos="9056"/>
      </w:tabs>
    </w:pPr>
  </w:style>
  <w:style w:type="paragraph" w:styleId="TOC2">
    <w:name w:val="toc 2"/>
    <w:basedOn w:val="Normal"/>
    <w:next w:val="Normal"/>
    <w:autoRedefine/>
    <w:uiPriority w:val="39"/>
    <w:unhideWhenUsed/>
    <w:rsid w:val="00D679AF"/>
    <w:pPr>
      <w:spacing w:after="100"/>
      <w:ind w:left="240"/>
    </w:pPr>
  </w:style>
  <w:style w:type="paragraph" w:styleId="TOC3">
    <w:name w:val="toc 3"/>
    <w:basedOn w:val="Normal"/>
    <w:next w:val="Normal"/>
    <w:autoRedefine/>
    <w:uiPriority w:val="39"/>
    <w:unhideWhenUsed/>
    <w:rsid w:val="003138E6"/>
    <w:pPr>
      <w:tabs>
        <w:tab w:val="left" w:pos="960"/>
        <w:tab w:val="right" w:leader="dot" w:pos="9056"/>
      </w:tabs>
      <w:spacing w:after="100"/>
      <w:ind w:left="480"/>
    </w:pPr>
  </w:style>
  <w:style w:type="character" w:styleId="Hyperlink">
    <w:name w:val="Hyperlink"/>
    <w:basedOn w:val="DefaultParagraphFont"/>
    <w:uiPriority w:val="99"/>
    <w:unhideWhenUsed/>
    <w:rsid w:val="00D679AF"/>
    <w:rPr>
      <w:color w:val="0563C1" w:themeColor="hyperlink"/>
      <w:u w:val="single"/>
    </w:rPr>
  </w:style>
  <w:style w:type="character" w:styleId="FootnoteReference">
    <w:name w:val="footnote reference"/>
    <w:basedOn w:val="DefaultParagraphFont"/>
    <w:uiPriority w:val="99"/>
    <w:semiHidden/>
    <w:unhideWhenUsed/>
    <w:rsid w:val="002D678F"/>
    <w:rPr>
      <w:vertAlign w:val="superscript"/>
    </w:rPr>
  </w:style>
  <w:style w:type="table" w:styleId="GridTable2-Accent6">
    <w:name w:val="Grid Table 2 Accent 6"/>
    <w:basedOn w:val="TableNormal"/>
    <w:uiPriority w:val="47"/>
    <w:rsid w:val="00271C23"/>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2">
    <w:name w:val="Grid Table 2"/>
    <w:basedOn w:val="TableNormal"/>
    <w:uiPriority w:val="47"/>
    <w:rsid w:val="00271C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656216"/>
    <w:rPr>
      <w:rFonts w:ascii="Times New Roman" w:hAnsi="Times New Roman"/>
      <w:lang w:val="en-US" w:eastAsia="en-US"/>
    </w:rPr>
  </w:style>
  <w:style w:type="table" w:styleId="GridTable4-Accent1">
    <w:name w:val="Grid Table 4 Accent 1"/>
    <w:basedOn w:val="TableNormal"/>
    <w:uiPriority w:val="49"/>
    <w:rsid w:val="0065621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2">
    <w:name w:val="Grid Table 5 Dark Accent 2"/>
    <w:basedOn w:val="TableNormal"/>
    <w:uiPriority w:val="50"/>
    <w:rsid w:val="006562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1">
    <w:name w:val="Grid Table 5 Dark Accent 1"/>
    <w:basedOn w:val="TableNormal"/>
    <w:uiPriority w:val="50"/>
    <w:rsid w:val="006562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
    <w:name w:val="Grid Table 5 Dark"/>
    <w:basedOn w:val="TableNormal"/>
    <w:uiPriority w:val="50"/>
    <w:rsid w:val="006562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NoSpacing">
    <w:name w:val="No Spacing"/>
    <w:uiPriority w:val="1"/>
    <w:qFormat/>
    <w:rsid w:val="00C65B57"/>
    <w:pPr>
      <w:jc w:val="both"/>
    </w:pPr>
    <w:rPr>
      <w:rFonts w:ascii="Times New Roman" w:hAnsi="Times New Roman"/>
      <w:lang w:val="en-US" w:eastAsia="en-US"/>
    </w:rPr>
  </w:style>
  <w:style w:type="table" w:styleId="ListTable4-Accent1">
    <w:name w:val="List Table 4 Accent 1"/>
    <w:basedOn w:val="TableNormal"/>
    <w:uiPriority w:val="49"/>
    <w:rsid w:val="00D8230D"/>
    <w:rPr>
      <w:lang w:val="en-US" w:eastAsia="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2">
    <w:name w:val="Plain Table 2"/>
    <w:basedOn w:val="TableNormal"/>
    <w:uiPriority w:val="99"/>
    <w:rsid w:val="00B3735E"/>
    <w:rPr>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5Dark-Accent1">
    <w:name w:val="List Table 5 Dark Accent 1"/>
    <w:basedOn w:val="TableNormal"/>
    <w:uiPriority w:val="50"/>
    <w:rsid w:val="00B3735E"/>
    <w:rPr>
      <w:color w:val="FFFFFF" w:themeColor="background1"/>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character" w:styleId="UnresolvedMention">
    <w:name w:val="Unresolved Mention"/>
    <w:basedOn w:val="DefaultParagraphFont"/>
    <w:uiPriority w:val="99"/>
    <w:semiHidden/>
    <w:unhideWhenUsed/>
    <w:rsid w:val="007011C3"/>
    <w:rPr>
      <w:color w:val="605E5C"/>
      <w:shd w:val="clear" w:color="auto" w:fill="E1DFDD"/>
    </w:rPr>
  </w:style>
  <w:style w:type="paragraph" w:styleId="Header">
    <w:name w:val="header"/>
    <w:basedOn w:val="Normal"/>
    <w:link w:val="HeaderChar"/>
    <w:uiPriority w:val="99"/>
    <w:unhideWhenUsed/>
    <w:rsid w:val="007E73BA"/>
    <w:pPr>
      <w:tabs>
        <w:tab w:val="center" w:pos="4513"/>
        <w:tab w:val="right" w:pos="9026"/>
      </w:tabs>
      <w:spacing w:line="240" w:lineRule="auto"/>
    </w:pPr>
  </w:style>
  <w:style w:type="character" w:customStyle="1" w:styleId="HeaderChar">
    <w:name w:val="Header Char"/>
    <w:basedOn w:val="DefaultParagraphFont"/>
    <w:link w:val="Header"/>
    <w:uiPriority w:val="99"/>
    <w:rsid w:val="007E73BA"/>
    <w:rPr>
      <w:rFonts w:ascii="Times New Roman" w:hAnsi="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957026">
      <w:bodyDiv w:val="1"/>
      <w:marLeft w:val="0"/>
      <w:marRight w:val="0"/>
      <w:marTop w:val="0"/>
      <w:marBottom w:val="0"/>
      <w:divBdr>
        <w:top w:val="none" w:sz="0" w:space="0" w:color="auto"/>
        <w:left w:val="none" w:sz="0" w:space="0" w:color="auto"/>
        <w:bottom w:val="none" w:sz="0" w:space="0" w:color="auto"/>
        <w:right w:val="none" w:sz="0" w:space="0" w:color="auto"/>
      </w:divBdr>
    </w:div>
    <w:div w:id="415716021">
      <w:bodyDiv w:val="1"/>
      <w:marLeft w:val="0"/>
      <w:marRight w:val="0"/>
      <w:marTop w:val="0"/>
      <w:marBottom w:val="0"/>
      <w:divBdr>
        <w:top w:val="none" w:sz="0" w:space="0" w:color="auto"/>
        <w:left w:val="none" w:sz="0" w:space="0" w:color="auto"/>
        <w:bottom w:val="none" w:sz="0" w:space="0" w:color="auto"/>
        <w:right w:val="none" w:sz="0" w:space="0" w:color="auto"/>
      </w:divBdr>
      <w:divsChild>
        <w:div w:id="913245522">
          <w:marLeft w:val="547"/>
          <w:marRight w:val="0"/>
          <w:marTop w:val="0"/>
          <w:marBottom w:val="0"/>
          <w:divBdr>
            <w:top w:val="none" w:sz="0" w:space="0" w:color="auto"/>
            <w:left w:val="none" w:sz="0" w:space="0" w:color="auto"/>
            <w:bottom w:val="none" w:sz="0" w:space="0" w:color="auto"/>
            <w:right w:val="none" w:sz="0" w:space="0" w:color="auto"/>
          </w:divBdr>
        </w:div>
      </w:divsChild>
    </w:div>
    <w:div w:id="613050850">
      <w:bodyDiv w:val="1"/>
      <w:marLeft w:val="0"/>
      <w:marRight w:val="0"/>
      <w:marTop w:val="0"/>
      <w:marBottom w:val="0"/>
      <w:divBdr>
        <w:top w:val="none" w:sz="0" w:space="0" w:color="auto"/>
        <w:left w:val="none" w:sz="0" w:space="0" w:color="auto"/>
        <w:bottom w:val="none" w:sz="0" w:space="0" w:color="auto"/>
        <w:right w:val="none" w:sz="0" w:space="0" w:color="auto"/>
      </w:divBdr>
    </w:div>
    <w:div w:id="868180945">
      <w:bodyDiv w:val="1"/>
      <w:marLeft w:val="0"/>
      <w:marRight w:val="0"/>
      <w:marTop w:val="0"/>
      <w:marBottom w:val="0"/>
      <w:divBdr>
        <w:top w:val="none" w:sz="0" w:space="0" w:color="auto"/>
        <w:left w:val="none" w:sz="0" w:space="0" w:color="auto"/>
        <w:bottom w:val="none" w:sz="0" w:space="0" w:color="auto"/>
        <w:right w:val="none" w:sz="0" w:space="0" w:color="auto"/>
      </w:divBdr>
    </w:div>
    <w:div w:id="886529137">
      <w:bodyDiv w:val="1"/>
      <w:marLeft w:val="0"/>
      <w:marRight w:val="0"/>
      <w:marTop w:val="0"/>
      <w:marBottom w:val="0"/>
      <w:divBdr>
        <w:top w:val="none" w:sz="0" w:space="0" w:color="auto"/>
        <w:left w:val="none" w:sz="0" w:space="0" w:color="auto"/>
        <w:bottom w:val="none" w:sz="0" w:space="0" w:color="auto"/>
        <w:right w:val="none" w:sz="0" w:space="0" w:color="auto"/>
      </w:divBdr>
    </w:div>
    <w:div w:id="917980324">
      <w:bodyDiv w:val="1"/>
      <w:marLeft w:val="0"/>
      <w:marRight w:val="0"/>
      <w:marTop w:val="0"/>
      <w:marBottom w:val="0"/>
      <w:divBdr>
        <w:top w:val="none" w:sz="0" w:space="0" w:color="auto"/>
        <w:left w:val="none" w:sz="0" w:space="0" w:color="auto"/>
        <w:bottom w:val="none" w:sz="0" w:space="0" w:color="auto"/>
        <w:right w:val="none" w:sz="0" w:space="0" w:color="auto"/>
      </w:divBdr>
      <w:divsChild>
        <w:div w:id="434860525">
          <w:marLeft w:val="0"/>
          <w:marRight w:val="0"/>
          <w:marTop w:val="0"/>
          <w:marBottom w:val="0"/>
          <w:divBdr>
            <w:top w:val="none" w:sz="0" w:space="0" w:color="auto"/>
            <w:left w:val="none" w:sz="0" w:space="0" w:color="auto"/>
            <w:bottom w:val="none" w:sz="0" w:space="0" w:color="auto"/>
            <w:right w:val="none" w:sz="0" w:space="0" w:color="auto"/>
          </w:divBdr>
          <w:divsChild>
            <w:div w:id="1723208009">
              <w:marLeft w:val="0"/>
              <w:marRight w:val="0"/>
              <w:marTop w:val="0"/>
              <w:marBottom w:val="0"/>
              <w:divBdr>
                <w:top w:val="none" w:sz="0" w:space="0" w:color="auto"/>
                <w:left w:val="none" w:sz="0" w:space="0" w:color="auto"/>
                <w:bottom w:val="none" w:sz="0" w:space="0" w:color="auto"/>
                <w:right w:val="none" w:sz="0" w:space="0" w:color="auto"/>
              </w:divBdr>
              <w:divsChild>
                <w:div w:id="1916742418">
                  <w:marLeft w:val="0"/>
                  <w:marRight w:val="0"/>
                  <w:marTop w:val="0"/>
                  <w:marBottom w:val="0"/>
                  <w:divBdr>
                    <w:top w:val="none" w:sz="0" w:space="0" w:color="auto"/>
                    <w:left w:val="none" w:sz="0" w:space="0" w:color="auto"/>
                    <w:bottom w:val="none" w:sz="0" w:space="0" w:color="auto"/>
                    <w:right w:val="none" w:sz="0" w:space="0" w:color="auto"/>
                  </w:divBdr>
                  <w:divsChild>
                    <w:div w:id="178403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6102937">
      <w:bodyDiv w:val="1"/>
      <w:marLeft w:val="0"/>
      <w:marRight w:val="0"/>
      <w:marTop w:val="0"/>
      <w:marBottom w:val="0"/>
      <w:divBdr>
        <w:top w:val="none" w:sz="0" w:space="0" w:color="auto"/>
        <w:left w:val="none" w:sz="0" w:space="0" w:color="auto"/>
        <w:bottom w:val="none" w:sz="0" w:space="0" w:color="auto"/>
        <w:right w:val="none" w:sz="0" w:space="0" w:color="auto"/>
      </w:divBdr>
    </w:div>
    <w:div w:id="1133331028">
      <w:bodyDiv w:val="1"/>
      <w:marLeft w:val="0"/>
      <w:marRight w:val="0"/>
      <w:marTop w:val="0"/>
      <w:marBottom w:val="0"/>
      <w:divBdr>
        <w:top w:val="none" w:sz="0" w:space="0" w:color="auto"/>
        <w:left w:val="none" w:sz="0" w:space="0" w:color="auto"/>
        <w:bottom w:val="none" w:sz="0" w:space="0" w:color="auto"/>
        <w:right w:val="none" w:sz="0" w:space="0" w:color="auto"/>
      </w:divBdr>
      <w:divsChild>
        <w:div w:id="2064331878">
          <w:marLeft w:val="0"/>
          <w:marRight w:val="0"/>
          <w:marTop w:val="0"/>
          <w:marBottom w:val="0"/>
          <w:divBdr>
            <w:top w:val="none" w:sz="0" w:space="0" w:color="auto"/>
            <w:left w:val="none" w:sz="0" w:space="0" w:color="auto"/>
            <w:bottom w:val="none" w:sz="0" w:space="0" w:color="auto"/>
            <w:right w:val="none" w:sz="0" w:space="0" w:color="auto"/>
          </w:divBdr>
          <w:divsChild>
            <w:div w:id="1600141799">
              <w:marLeft w:val="0"/>
              <w:marRight w:val="0"/>
              <w:marTop w:val="0"/>
              <w:marBottom w:val="0"/>
              <w:divBdr>
                <w:top w:val="none" w:sz="0" w:space="0" w:color="auto"/>
                <w:left w:val="none" w:sz="0" w:space="0" w:color="auto"/>
                <w:bottom w:val="none" w:sz="0" w:space="0" w:color="auto"/>
                <w:right w:val="none" w:sz="0" w:space="0" w:color="auto"/>
              </w:divBdr>
              <w:divsChild>
                <w:div w:id="394666486">
                  <w:marLeft w:val="0"/>
                  <w:marRight w:val="0"/>
                  <w:marTop w:val="120"/>
                  <w:marBottom w:val="0"/>
                  <w:divBdr>
                    <w:top w:val="none" w:sz="0" w:space="0" w:color="auto"/>
                    <w:left w:val="none" w:sz="0" w:space="0" w:color="auto"/>
                    <w:bottom w:val="none" w:sz="0" w:space="0" w:color="auto"/>
                    <w:right w:val="none" w:sz="0" w:space="0" w:color="auto"/>
                  </w:divBdr>
                  <w:divsChild>
                    <w:div w:id="1597055256">
                      <w:marLeft w:val="0"/>
                      <w:marRight w:val="0"/>
                      <w:marTop w:val="0"/>
                      <w:marBottom w:val="0"/>
                      <w:divBdr>
                        <w:top w:val="none" w:sz="0" w:space="0" w:color="auto"/>
                        <w:left w:val="none" w:sz="0" w:space="0" w:color="auto"/>
                        <w:bottom w:val="none" w:sz="0" w:space="0" w:color="auto"/>
                        <w:right w:val="none" w:sz="0" w:space="0" w:color="auto"/>
                      </w:divBdr>
                      <w:divsChild>
                        <w:div w:id="433406956">
                          <w:marLeft w:val="0"/>
                          <w:marRight w:val="0"/>
                          <w:marTop w:val="0"/>
                          <w:marBottom w:val="0"/>
                          <w:divBdr>
                            <w:top w:val="none" w:sz="0" w:space="0" w:color="auto"/>
                            <w:left w:val="none" w:sz="0" w:space="0" w:color="auto"/>
                            <w:bottom w:val="none" w:sz="0" w:space="0" w:color="auto"/>
                            <w:right w:val="none" w:sz="0" w:space="0" w:color="auto"/>
                          </w:divBdr>
                          <w:divsChild>
                            <w:div w:id="1825780143">
                              <w:marLeft w:val="0"/>
                              <w:marRight w:val="0"/>
                              <w:marTop w:val="0"/>
                              <w:marBottom w:val="0"/>
                              <w:divBdr>
                                <w:top w:val="none" w:sz="0" w:space="0" w:color="auto"/>
                                <w:left w:val="none" w:sz="0" w:space="0" w:color="auto"/>
                                <w:bottom w:val="none" w:sz="0" w:space="0" w:color="auto"/>
                                <w:right w:val="none" w:sz="0" w:space="0" w:color="auto"/>
                              </w:divBdr>
                              <w:divsChild>
                                <w:div w:id="11606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3205416">
      <w:bodyDiv w:val="1"/>
      <w:marLeft w:val="0"/>
      <w:marRight w:val="0"/>
      <w:marTop w:val="0"/>
      <w:marBottom w:val="0"/>
      <w:divBdr>
        <w:top w:val="none" w:sz="0" w:space="0" w:color="auto"/>
        <w:left w:val="none" w:sz="0" w:space="0" w:color="auto"/>
        <w:bottom w:val="none" w:sz="0" w:space="0" w:color="auto"/>
        <w:right w:val="none" w:sz="0" w:space="0" w:color="auto"/>
      </w:divBdr>
    </w:div>
    <w:div w:id="1382753625">
      <w:bodyDiv w:val="1"/>
      <w:marLeft w:val="0"/>
      <w:marRight w:val="0"/>
      <w:marTop w:val="0"/>
      <w:marBottom w:val="0"/>
      <w:divBdr>
        <w:top w:val="none" w:sz="0" w:space="0" w:color="auto"/>
        <w:left w:val="none" w:sz="0" w:space="0" w:color="auto"/>
        <w:bottom w:val="none" w:sz="0" w:space="0" w:color="auto"/>
        <w:right w:val="none" w:sz="0" w:space="0" w:color="auto"/>
      </w:divBdr>
    </w:div>
    <w:div w:id="1728458066">
      <w:bodyDiv w:val="1"/>
      <w:marLeft w:val="0"/>
      <w:marRight w:val="0"/>
      <w:marTop w:val="0"/>
      <w:marBottom w:val="0"/>
      <w:divBdr>
        <w:top w:val="none" w:sz="0" w:space="0" w:color="auto"/>
        <w:left w:val="none" w:sz="0" w:space="0" w:color="auto"/>
        <w:bottom w:val="none" w:sz="0" w:space="0" w:color="auto"/>
        <w:right w:val="none" w:sz="0" w:space="0" w:color="auto"/>
      </w:divBdr>
    </w:div>
    <w:div w:id="1928923523">
      <w:bodyDiv w:val="1"/>
      <w:marLeft w:val="0"/>
      <w:marRight w:val="0"/>
      <w:marTop w:val="0"/>
      <w:marBottom w:val="0"/>
      <w:divBdr>
        <w:top w:val="none" w:sz="0" w:space="0" w:color="auto"/>
        <w:left w:val="none" w:sz="0" w:space="0" w:color="auto"/>
        <w:bottom w:val="none" w:sz="0" w:space="0" w:color="auto"/>
        <w:right w:val="none" w:sz="0" w:space="0" w:color="auto"/>
      </w:divBdr>
      <w:divsChild>
        <w:div w:id="611547307">
          <w:marLeft w:val="0"/>
          <w:marRight w:val="0"/>
          <w:marTop w:val="0"/>
          <w:marBottom w:val="0"/>
          <w:divBdr>
            <w:top w:val="none" w:sz="0" w:space="0" w:color="auto"/>
            <w:left w:val="none" w:sz="0" w:space="0" w:color="auto"/>
            <w:bottom w:val="none" w:sz="0" w:space="0" w:color="auto"/>
            <w:right w:val="none" w:sz="0" w:space="0" w:color="auto"/>
          </w:divBdr>
          <w:divsChild>
            <w:div w:id="1099983423">
              <w:marLeft w:val="0"/>
              <w:marRight w:val="0"/>
              <w:marTop w:val="0"/>
              <w:marBottom w:val="0"/>
              <w:divBdr>
                <w:top w:val="none" w:sz="0" w:space="0" w:color="auto"/>
                <w:left w:val="none" w:sz="0" w:space="0" w:color="auto"/>
                <w:bottom w:val="none" w:sz="0" w:space="0" w:color="auto"/>
                <w:right w:val="none" w:sz="0" w:space="0" w:color="auto"/>
              </w:divBdr>
              <w:divsChild>
                <w:div w:id="2024088023">
                  <w:marLeft w:val="0"/>
                  <w:marRight w:val="0"/>
                  <w:marTop w:val="0"/>
                  <w:marBottom w:val="0"/>
                  <w:divBdr>
                    <w:top w:val="none" w:sz="0" w:space="0" w:color="auto"/>
                    <w:left w:val="none" w:sz="0" w:space="0" w:color="auto"/>
                    <w:bottom w:val="none" w:sz="0" w:space="0" w:color="auto"/>
                    <w:right w:val="none" w:sz="0" w:space="0" w:color="auto"/>
                  </w:divBdr>
                  <w:divsChild>
                    <w:div w:id="98215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F12514-DBF9-0045-AF69-1C7148658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5142</Words>
  <Characters>29313</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SciLifeLab</Company>
  <LinksUpToDate>false</LinksUpToDate>
  <CharactersWithSpaces>34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n-Gwan Hong</dc:creator>
  <cp:keywords/>
  <dc:description/>
  <cp:lastModifiedBy>Jochen Schwenk</cp:lastModifiedBy>
  <cp:revision>2</cp:revision>
  <dcterms:created xsi:type="dcterms:W3CDTF">2020-07-22T07:36:00Z</dcterms:created>
  <dcterms:modified xsi:type="dcterms:W3CDTF">2020-07-22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ies>
</file>